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E6DC700" w14:textId="77777777" w:rsidR="002E4C03" w:rsidRDefault="002E4C03" w:rsidP="002E4C03">
      <w:pPr>
        <w:jc w:val="center"/>
      </w:pPr>
    </w:p>
    <w:p w14:paraId="14A7EA20" w14:textId="77777777" w:rsidR="002E4C03" w:rsidRDefault="002E4C03" w:rsidP="002E4C03">
      <w:pPr>
        <w:jc w:val="center"/>
      </w:pPr>
    </w:p>
    <w:p w14:paraId="5006A6CC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</w:p>
    <w:p w14:paraId="7CE8FB4F" w14:textId="08CD88D2" w:rsidR="00574C8B" w:rsidRPr="00E63500" w:rsidRDefault="002E4C03" w:rsidP="002E4C03">
      <w:pPr>
        <w:jc w:val="center"/>
        <w:rPr>
          <w:rFonts w:ascii="Times New Roman" w:hAnsi="Times New Roman" w:cs="Times New Roman"/>
          <w:b/>
          <w:bCs/>
          <w:sz w:val="36"/>
          <w:szCs w:val="36"/>
          <w:u w:val="single"/>
        </w:rPr>
      </w:pPr>
      <w:r w:rsidRPr="00E63500">
        <w:rPr>
          <w:rFonts w:ascii="Times New Roman" w:hAnsi="Times New Roman" w:cs="Times New Roman"/>
          <w:b/>
          <w:bCs/>
          <w:sz w:val="36"/>
          <w:szCs w:val="36"/>
          <w:u w:val="single"/>
        </w:rPr>
        <w:t>Supplementary Materials</w:t>
      </w:r>
    </w:p>
    <w:p w14:paraId="297FAE02" w14:textId="77777777" w:rsidR="002E4C03" w:rsidRPr="00E63500" w:rsidRDefault="002E4C03">
      <w:pPr>
        <w:rPr>
          <w:rFonts w:ascii="Times New Roman" w:hAnsi="Times New Roman" w:cs="Times New Roman"/>
        </w:rPr>
      </w:pPr>
    </w:p>
    <w:p w14:paraId="0915A876" w14:textId="77777777" w:rsidR="002E4C03" w:rsidRPr="00E63500" w:rsidRDefault="002E4C03">
      <w:pPr>
        <w:rPr>
          <w:rFonts w:ascii="Times New Roman" w:hAnsi="Times New Roman" w:cs="Times New Roman"/>
        </w:rPr>
      </w:pPr>
    </w:p>
    <w:p w14:paraId="16D442B4" w14:textId="224340B2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t>Spinal cord stimulators' displacement: Systematic Review and Single-Institution Case Series with Anchoring Technique</w:t>
      </w:r>
    </w:p>
    <w:p w14:paraId="4BEEFBAD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</w:p>
    <w:p w14:paraId="26ABE0B1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1B4495">
        <w:rPr>
          <w:rFonts w:ascii="Times New Roman" w:hAnsi="Times New Roman" w:cs="Times New Roman"/>
          <w:vertAlign w:val="superscript"/>
        </w:rPr>
        <w:t>1</w:t>
      </w:r>
      <w:r w:rsidRPr="00E63500">
        <w:rPr>
          <w:rFonts w:ascii="Times New Roman" w:hAnsi="Times New Roman" w:cs="Times New Roman"/>
        </w:rPr>
        <w:t xml:space="preserve">Rachael </w:t>
      </w:r>
      <w:proofErr w:type="spellStart"/>
      <w:r w:rsidRPr="00E63500">
        <w:rPr>
          <w:rFonts w:ascii="Times New Roman" w:hAnsi="Times New Roman" w:cs="Times New Roman"/>
        </w:rPr>
        <w:t>Mariadas</w:t>
      </w:r>
      <w:proofErr w:type="spellEnd"/>
    </w:p>
    <w:p w14:paraId="2AD7A83D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1B4495">
        <w:rPr>
          <w:rFonts w:ascii="Times New Roman" w:hAnsi="Times New Roman" w:cs="Times New Roman"/>
          <w:vertAlign w:val="superscript"/>
        </w:rPr>
        <w:t>2</w:t>
      </w:r>
      <w:r w:rsidRPr="00E63500">
        <w:rPr>
          <w:rFonts w:ascii="Times New Roman" w:hAnsi="Times New Roman" w:cs="Times New Roman"/>
        </w:rPr>
        <w:t>Elizabeth Pan</w:t>
      </w:r>
    </w:p>
    <w:p w14:paraId="2E5E0002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1B4495">
        <w:rPr>
          <w:rFonts w:ascii="Times New Roman" w:hAnsi="Times New Roman" w:cs="Times New Roman"/>
          <w:vertAlign w:val="superscript"/>
        </w:rPr>
        <w:t>1</w:t>
      </w:r>
      <w:r w:rsidRPr="00E63500">
        <w:rPr>
          <w:rFonts w:ascii="Times New Roman" w:hAnsi="Times New Roman" w:cs="Times New Roman"/>
        </w:rPr>
        <w:t>Tillman W Boesel</w:t>
      </w:r>
    </w:p>
    <w:p w14:paraId="67330A04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1B4495">
        <w:rPr>
          <w:rFonts w:ascii="Times New Roman" w:hAnsi="Times New Roman" w:cs="Times New Roman"/>
          <w:vertAlign w:val="superscript"/>
        </w:rPr>
        <w:t>1,2</w:t>
      </w:r>
      <w:r w:rsidRPr="00E63500">
        <w:rPr>
          <w:rFonts w:ascii="Times New Roman" w:hAnsi="Times New Roman" w:cs="Times New Roman"/>
        </w:rPr>
        <w:t>Antonio Di Ieva</w:t>
      </w:r>
    </w:p>
    <w:p w14:paraId="2C142B9F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</w:p>
    <w:p w14:paraId="1CDA4962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002460">
        <w:rPr>
          <w:rFonts w:ascii="Times New Roman" w:hAnsi="Times New Roman" w:cs="Times New Roman"/>
          <w:vertAlign w:val="superscript"/>
        </w:rPr>
        <w:t>1</w:t>
      </w:r>
      <w:r w:rsidRPr="00E63500">
        <w:rPr>
          <w:rFonts w:ascii="Times New Roman" w:hAnsi="Times New Roman" w:cs="Times New Roman"/>
        </w:rPr>
        <w:t>Macquarie Medical School, Faculty of Medicine, Health and Human Sciences, Macquarie University, NSW 2109, Australia</w:t>
      </w:r>
    </w:p>
    <w:p w14:paraId="7D3DE72D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002460">
        <w:rPr>
          <w:rFonts w:ascii="Times New Roman" w:hAnsi="Times New Roman" w:cs="Times New Roman"/>
          <w:vertAlign w:val="superscript"/>
        </w:rPr>
        <w:t>2</w:t>
      </w:r>
      <w:r w:rsidRPr="00E63500">
        <w:rPr>
          <w:rFonts w:ascii="Times New Roman" w:hAnsi="Times New Roman" w:cs="Times New Roman"/>
        </w:rPr>
        <w:t xml:space="preserve">Computational </w:t>
      </w:r>
      <w:proofErr w:type="spellStart"/>
      <w:r w:rsidRPr="00E63500">
        <w:rPr>
          <w:rFonts w:ascii="Times New Roman" w:hAnsi="Times New Roman" w:cs="Times New Roman"/>
        </w:rPr>
        <w:t>NeuroSurgery</w:t>
      </w:r>
      <w:proofErr w:type="spellEnd"/>
      <w:r w:rsidRPr="00E63500">
        <w:rPr>
          <w:rFonts w:ascii="Times New Roman" w:hAnsi="Times New Roman" w:cs="Times New Roman"/>
        </w:rPr>
        <w:t xml:space="preserve"> (CNS) Lab, Macquarie Medical School, Macquarie University, Sydney, NSW 2109, Australia</w:t>
      </w:r>
    </w:p>
    <w:p w14:paraId="0DE3837B" w14:textId="63D6207C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t>Corresponding author: Full name: Antonio Di Ieva and email address: antonio.diieva@mq.edu.au</w:t>
      </w:r>
    </w:p>
    <w:p w14:paraId="36A0614D" w14:textId="77777777" w:rsidR="002E4C03" w:rsidRDefault="002E4C03" w:rsidP="002E4C03">
      <w:pPr>
        <w:jc w:val="center"/>
      </w:pPr>
    </w:p>
    <w:p w14:paraId="4C75C516" w14:textId="77777777" w:rsidR="002E4C03" w:rsidRDefault="002E4C03" w:rsidP="002E4C03">
      <w:pPr>
        <w:jc w:val="center"/>
      </w:pPr>
    </w:p>
    <w:p w14:paraId="4E453A76" w14:textId="77777777" w:rsidR="002E4C03" w:rsidRDefault="002E4C03" w:rsidP="002E4C03">
      <w:pPr>
        <w:jc w:val="center"/>
      </w:pPr>
    </w:p>
    <w:p w14:paraId="532328DB" w14:textId="77777777" w:rsidR="002E4C03" w:rsidRDefault="002E4C03" w:rsidP="002E4C03">
      <w:pPr>
        <w:jc w:val="center"/>
      </w:pPr>
    </w:p>
    <w:p w14:paraId="5817809E" w14:textId="77777777" w:rsidR="002E4C03" w:rsidRDefault="002E4C03" w:rsidP="002E4C03">
      <w:pPr>
        <w:jc w:val="center"/>
      </w:pPr>
    </w:p>
    <w:p w14:paraId="6A272080" w14:textId="77777777" w:rsidR="002E4C03" w:rsidRDefault="002E4C03" w:rsidP="002E4C03">
      <w:pPr>
        <w:jc w:val="center"/>
      </w:pPr>
    </w:p>
    <w:p w14:paraId="53085A7B" w14:textId="77777777" w:rsidR="002E4C03" w:rsidRDefault="002E4C03" w:rsidP="002E4C03">
      <w:pPr>
        <w:jc w:val="center"/>
      </w:pPr>
    </w:p>
    <w:p w14:paraId="6D9D3662" w14:textId="77777777" w:rsidR="002E4C03" w:rsidRDefault="002E4C03" w:rsidP="002E4C03"/>
    <w:p w14:paraId="54C51134" w14:textId="584DBABA" w:rsidR="00676ABB" w:rsidRPr="00E63500" w:rsidRDefault="00676ABB" w:rsidP="00676ABB">
      <w:pPr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lastRenderedPageBreak/>
        <w:t xml:space="preserve">Supplementary Table 1: </w:t>
      </w:r>
      <w:r w:rsidR="00AA6BBD">
        <w:rPr>
          <w:rFonts w:ascii="Times New Roman" w:hAnsi="Times New Roman" w:cs="Times New Roman"/>
        </w:rPr>
        <w:t>Literature S</w:t>
      </w:r>
      <w:r w:rsidRPr="00E63500">
        <w:rPr>
          <w:rFonts w:ascii="Times New Roman" w:hAnsi="Times New Roman" w:cs="Times New Roman"/>
        </w:rPr>
        <w:t>earch strategy</w:t>
      </w:r>
    </w:p>
    <w:p w14:paraId="2731D507" w14:textId="77777777" w:rsidR="00676ABB" w:rsidRPr="00E63500" w:rsidRDefault="00676ABB" w:rsidP="00676ABB">
      <w:pPr>
        <w:rPr>
          <w:rFonts w:ascii="Times New Roman" w:hAnsi="Times New Roman" w:cs="Times New Roman"/>
        </w:rPr>
      </w:pPr>
    </w:p>
    <w:p w14:paraId="3DC63EEA" w14:textId="77777777" w:rsidR="00676ABB" w:rsidRPr="00E63500" w:rsidRDefault="00676ABB" w:rsidP="00676ABB">
      <w:pPr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t>Supplementary Table 2: Inclusion/exclusion criteria</w:t>
      </w:r>
    </w:p>
    <w:p w14:paraId="79687AE2" w14:textId="77777777" w:rsidR="00676ABB" w:rsidRPr="00E63500" w:rsidRDefault="00676ABB" w:rsidP="00676ABB">
      <w:pPr>
        <w:rPr>
          <w:rFonts w:ascii="Times New Roman" w:hAnsi="Times New Roman" w:cs="Times New Roman"/>
        </w:rPr>
      </w:pPr>
    </w:p>
    <w:p w14:paraId="383F352D" w14:textId="77777777" w:rsidR="00676ABB" w:rsidRPr="00E63500" w:rsidRDefault="00676ABB" w:rsidP="00676ABB">
      <w:pPr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t>Supplementary Table 3: Newcastle–Ottawa Scale results</w:t>
      </w:r>
    </w:p>
    <w:p w14:paraId="730BF152" w14:textId="77777777" w:rsidR="00D02851" w:rsidRDefault="00D02851" w:rsidP="00676ABB">
      <w:pPr>
        <w:rPr>
          <w:rFonts w:ascii="Times New Roman" w:hAnsi="Times New Roman" w:cs="Times New Roman"/>
        </w:rPr>
      </w:pPr>
    </w:p>
    <w:p w14:paraId="6BE7C999" w14:textId="15081B4C" w:rsidR="00676ABB" w:rsidRDefault="00D02851" w:rsidP="00676ABB">
      <w:pPr>
        <w:rPr>
          <w:rFonts w:ascii="Times New Roman" w:hAnsi="Times New Roman" w:cs="Times New Roman"/>
        </w:rPr>
      </w:pPr>
      <w:r w:rsidRPr="00D02851">
        <w:rPr>
          <w:rFonts w:ascii="Times New Roman" w:hAnsi="Times New Roman" w:cs="Times New Roman"/>
        </w:rPr>
        <w:t>Supplementary Table 4. Cochrane Collaboration Risk of Bias for RCTs</w:t>
      </w:r>
    </w:p>
    <w:p w14:paraId="066AC55D" w14:textId="77777777" w:rsidR="00D02851" w:rsidRPr="00E63500" w:rsidRDefault="00D02851" w:rsidP="00676ABB">
      <w:pPr>
        <w:rPr>
          <w:rFonts w:ascii="Times New Roman" w:hAnsi="Times New Roman" w:cs="Times New Roman"/>
        </w:rPr>
      </w:pPr>
    </w:p>
    <w:p w14:paraId="362DF303" w14:textId="28B67DC0" w:rsidR="00676ABB" w:rsidRPr="00E63500" w:rsidRDefault="00676ABB" w:rsidP="00676ABB">
      <w:pPr>
        <w:rPr>
          <w:rFonts w:ascii="Times New Roman" w:hAnsi="Times New Roman" w:cs="Times New Roman"/>
        </w:rPr>
      </w:pPr>
      <w:r w:rsidRPr="00E63500">
        <w:rPr>
          <w:rFonts w:ascii="Times New Roman" w:hAnsi="Times New Roman" w:cs="Times New Roman"/>
        </w:rPr>
        <w:t xml:space="preserve">Supplementary Table </w:t>
      </w:r>
      <w:r w:rsidR="00D02851">
        <w:rPr>
          <w:rFonts w:ascii="Times New Roman" w:hAnsi="Times New Roman" w:cs="Times New Roman"/>
        </w:rPr>
        <w:t>5</w:t>
      </w:r>
      <w:r w:rsidRPr="00E63500">
        <w:rPr>
          <w:rFonts w:ascii="Times New Roman" w:hAnsi="Times New Roman" w:cs="Times New Roman"/>
        </w:rPr>
        <w:t>: GRADE assessment</w:t>
      </w:r>
    </w:p>
    <w:p w14:paraId="1BD07A75" w14:textId="77777777" w:rsidR="00676ABB" w:rsidRPr="00E63500" w:rsidRDefault="00676ABB" w:rsidP="00676ABB">
      <w:pPr>
        <w:rPr>
          <w:rFonts w:ascii="Times New Roman" w:hAnsi="Times New Roman" w:cs="Times New Roman"/>
        </w:rPr>
      </w:pPr>
    </w:p>
    <w:p w14:paraId="35A64690" w14:textId="77777777" w:rsidR="002E4C03" w:rsidRPr="00E63500" w:rsidRDefault="002E4C03" w:rsidP="002E4C03">
      <w:pPr>
        <w:jc w:val="center"/>
        <w:rPr>
          <w:rFonts w:ascii="Times New Roman" w:hAnsi="Times New Roman" w:cs="Times New Roman"/>
        </w:rPr>
      </w:pPr>
    </w:p>
    <w:p w14:paraId="2A831F9D" w14:textId="77777777" w:rsidR="002E4C03" w:rsidRDefault="002E4C03" w:rsidP="002E4C03">
      <w:pPr>
        <w:jc w:val="center"/>
      </w:pPr>
    </w:p>
    <w:p w14:paraId="2BACCEDF" w14:textId="77777777" w:rsidR="002E4C03" w:rsidRDefault="002E4C03" w:rsidP="002E4C03">
      <w:pPr>
        <w:jc w:val="center"/>
      </w:pPr>
    </w:p>
    <w:p w14:paraId="65B8FE54" w14:textId="77777777" w:rsidR="002E4C03" w:rsidRDefault="002E4C03" w:rsidP="002E4C03">
      <w:pPr>
        <w:jc w:val="center"/>
      </w:pPr>
    </w:p>
    <w:p w14:paraId="301C1772" w14:textId="77777777" w:rsidR="002E4C03" w:rsidRDefault="002E4C03" w:rsidP="002E4C03">
      <w:pPr>
        <w:jc w:val="center"/>
      </w:pPr>
    </w:p>
    <w:p w14:paraId="469A4E3F" w14:textId="77777777" w:rsidR="00676ABB" w:rsidRDefault="00676ABB" w:rsidP="002E4C03">
      <w:pPr>
        <w:jc w:val="center"/>
      </w:pPr>
    </w:p>
    <w:p w14:paraId="4F92FEE1" w14:textId="77777777" w:rsidR="00676ABB" w:rsidRDefault="00676ABB" w:rsidP="002E4C03">
      <w:pPr>
        <w:jc w:val="center"/>
      </w:pPr>
    </w:p>
    <w:p w14:paraId="64FC2C06" w14:textId="77777777" w:rsidR="00676ABB" w:rsidRDefault="00676ABB" w:rsidP="002E4C03">
      <w:pPr>
        <w:jc w:val="center"/>
      </w:pPr>
    </w:p>
    <w:p w14:paraId="477675EA" w14:textId="7460ADBE" w:rsidR="00676ABB" w:rsidRDefault="00676ABB" w:rsidP="002E4C03">
      <w:pPr>
        <w:jc w:val="center"/>
      </w:pPr>
    </w:p>
    <w:p w14:paraId="711CAB14" w14:textId="77777777" w:rsidR="00676ABB" w:rsidRDefault="00676ABB" w:rsidP="002E4C03">
      <w:pPr>
        <w:jc w:val="center"/>
      </w:pPr>
    </w:p>
    <w:p w14:paraId="5A8D412D" w14:textId="77777777" w:rsidR="00676ABB" w:rsidRDefault="00676ABB" w:rsidP="002E4C03">
      <w:pPr>
        <w:jc w:val="center"/>
      </w:pPr>
    </w:p>
    <w:p w14:paraId="3B5F3BD5" w14:textId="77777777" w:rsidR="00676ABB" w:rsidRDefault="00676ABB" w:rsidP="002E4C03">
      <w:pPr>
        <w:jc w:val="center"/>
      </w:pPr>
    </w:p>
    <w:p w14:paraId="11979242" w14:textId="77777777" w:rsidR="00676ABB" w:rsidRDefault="00676ABB" w:rsidP="002E4C03">
      <w:pPr>
        <w:jc w:val="center"/>
      </w:pPr>
    </w:p>
    <w:p w14:paraId="74A7CCDB" w14:textId="77777777" w:rsidR="00676ABB" w:rsidRDefault="00676ABB" w:rsidP="002E4C03">
      <w:pPr>
        <w:jc w:val="center"/>
      </w:pPr>
    </w:p>
    <w:p w14:paraId="08D49A2A" w14:textId="77777777" w:rsidR="00676ABB" w:rsidRPr="00676ABB" w:rsidRDefault="00676ABB" w:rsidP="00676ABB">
      <w:pPr>
        <w:rPr>
          <w:rFonts w:ascii="Times New Roman" w:hAnsi="Times New Roman" w:cs="Times New Roman"/>
        </w:rPr>
      </w:pPr>
    </w:p>
    <w:p w14:paraId="4CCBCC9F" w14:textId="35BE97B2" w:rsidR="002E4C03" w:rsidRPr="002E4C03" w:rsidRDefault="002E4C03" w:rsidP="002E4C03">
      <w:pPr>
        <w:jc w:val="center"/>
        <w:rPr>
          <w:rFonts w:ascii="Times New Roman" w:hAnsi="Times New Roman" w:cs="Times New Roman"/>
        </w:rPr>
      </w:pPr>
      <w:r w:rsidRPr="002E4C03">
        <w:rPr>
          <w:rFonts w:ascii="Times New Roman" w:hAnsi="Times New Roman" w:cs="Times New Roman"/>
        </w:rPr>
        <w:t xml:space="preserve">Supplementary Table 1. </w:t>
      </w:r>
      <w:r w:rsidR="00B57115">
        <w:rPr>
          <w:rFonts w:ascii="Times New Roman" w:hAnsi="Times New Roman" w:cs="Times New Roman"/>
        </w:rPr>
        <w:t>S</w:t>
      </w:r>
      <w:r w:rsidRPr="002E4C03">
        <w:rPr>
          <w:rFonts w:ascii="Times New Roman" w:hAnsi="Times New Roman" w:cs="Times New Roman"/>
        </w:rPr>
        <w:t>earch strategy for spinal cord stimulator lead displacement (searched to February 2024)​</w:t>
      </w:r>
    </w:p>
    <w:p w14:paraId="7AFFC082" w14:textId="77777777" w:rsidR="002E4C03" w:rsidRDefault="002E4C03" w:rsidP="002E4C03">
      <w:pPr>
        <w:jc w:val="center"/>
      </w:pP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42"/>
        <w:gridCol w:w="4339"/>
        <w:gridCol w:w="4263"/>
      </w:tblGrid>
      <w:tr w:rsidR="002E4C03" w:rsidRPr="002E4C03" w14:paraId="43463722" w14:textId="77777777">
        <w:trPr>
          <w:tblHeader/>
        </w:trPr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78C855" w14:textId="77777777" w:rsidR="002E4C03" w:rsidRPr="002E4C03" w:rsidRDefault="002E4C03" w:rsidP="002E4C03">
            <w:pPr>
              <w:rPr>
                <w:b/>
                <w:bCs/>
              </w:rPr>
            </w:pPr>
            <w:r w:rsidRPr="002E4C03">
              <w:rPr>
                <w:b/>
                <w:bCs/>
              </w:rPr>
              <w:t>Step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AA5378" w14:textId="77777777" w:rsidR="002E4C03" w:rsidRPr="002E4C03" w:rsidRDefault="002E4C03" w:rsidP="002E4C03">
            <w:pPr>
              <w:rPr>
                <w:b/>
                <w:bCs/>
              </w:rPr>
            </w:pPr>
            <w:r w:rsidRPr="002E4C03">
              <w:rPr>
                <w:b/>
                <w:bCs/>
              </w:rPr>
              <w:t>Search terms / syntax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5126B2" w14:textId="77777777" w:rsidR="002E4C03" w:rsidRPr="002E4C03" w:rsidRDefault="002E4C03" w:rsidP="002E4C03">
            <w:pPr>
              <w:rPr>
                <w:b/>
                <w:bCs/>
              </w:rPr>
            </w:pPr>
            <w:r w:rsidRPr="002E4C03">
              <w:rPr>
                <w:b/>
                <w:bCs/>
              </w:rPr>
              <w:t>Notes</w:t>
            </w:r>
          </w:p>
        </w:tc>
      </w:tr>
      <w:tr w:rsidR="002E4C03" w:rsidRPr="002E4C03" w14:paraId="1B184A3E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BDDD3A" w14:textId="77777777" w:rsidR="002E4C03" w:rsidRPr="002E4C03" w:rsidRDefault="002E4C03" w:rsidP="002E4C03">
            <w:r w:rsidRPr="002E4C03"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DCFE05" w14:textId="77777777" w:rsidR="002E4C03" w:rsidRPr="002E4C03" w:rsidRDefault="002E4C03" w:rsidP="002E4C03">
            <w:proofErr w:type="gramStart"/>
            <w:r w:rsidRPr="002E4C03">
              <w:t>spinal</w:t>
            </w:r>
            <w:proofErr w:type="gramEnd"/>
            <w:r w:rsidRPr="002E4C03">
              <w:t xml:space="preserve"> cord </w:t>
            </w:r>
            <w:proofErr w:type="spellStart"/>
            <w:r w:rsidRPr="002E4C03">
              <w:t>stimulat</w:t>
            </w:r>
            <w:proofErr w:type="spellEnd"/>
            <w:r w:rsidRPr="002E4C03">
              <w:t>* OR SCS OR neuromodula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09DAB6" w14:textId="77777777" w:rsidR="002E4C03" w:rsidRPr="002E4C03" w:rsidRDefault="002E4C03" w:rsidP="002E4C03">
            <w:r w:rsidRPr="002E4C03">
              <w:t>Keywords for spinal cord stimulation concepts</w:t>
            </w:r>
          </w:p>
        </w:tc>
      </w:tr>
      <w:tr w:rsidR="002E4C03" w:rsidRPr="002E4C03" w14:paraId="0E9223B7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E4E300" w14:textId="77777777" w:rsidR="002E4C03" w:rsidRPr="002E4C03" w:rsidRDefault="002E4C03" w:rsidP="002E4C03">
            <w:r w:rsidRPr="002E4C03"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E52C80" w14:textId="77777777" w:rsidR="002E4C03" w:rsidRPr="002E4C03" w:rsidRDefault="002E4C03" w:rsidP="002E4C03">
            <w:r w:rsidRPr="002E4C03">
              <w:t>lead* OR electrode* OR paddle* OR cylindrical electrode*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E8F881" w14:textId="77777777" w:rsidR="002E4C03" w:rsidRPr="002E4C03" w:rsidRDefault="002E4C03" w:rsidP="002E4C03">
            <w:r w:rsidRPr="002E4C03">
              <w:t>Hardware terms for SCS leads/electrodes</w:t>
            </w:r>
          </w:p>
        </w:tc>
      </w:tr>
      <w:tr w:rsidR="002E4C03" w:rsidRPr="002E4C03" w14:paraId="59499254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70D576" w14:textId="77777777" w:rsidR="002E4C03" w:rsidRPr="002E4C03" w:rsidRDefault="002E4C03" w:rsidP="002E4C03">
            <w:r w:rsidRPr="002E4C03"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B9C943" w14:textId="77777777" w:rsidR="002E4C03" w:rsidRPr="002E4C03" w:rsidRDefault="002E4C03" w:rsidP="002E4C03">
            <w:r w:rsidRPr="002E4C03">
              <w:t xml:space="preserve">migration OR displacement OR </w:t>
            </w:r>
            <w:proofErr w:type="spellStart"/>
            <w:r w:rsidRPr="002E4C03">
              <w:t>dislodg</w:t>
            </w:r>
            <w:proofErr w:type="spellEnd"/>
            <w:r w:rsidRPr="002E4C03">
              <w:t xml:space="preserve">* OR </w:t>
            </w:r>
            <w:proofErr w:type="spellStart"/>
            <w:r w:rsidRPr="002E4C03">
              <w:t>dislocat</w:t>
            </w:r>
            <w:proofErr w:type="spellEnd"/>
            <w:r w:rsidRPr="002E4C03">
              <w:t>*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6AEE6D" w14:textId="77777777" w:rsidR="002E4C03" w:rsidRPr="002E4C03" w:rsidRDefault="002E4C03" w:rsidP="002E4C03">
            <w:r w:rsidRPr="002E4C03">
              <w:t>Terms for movement/displacement of leads</w:t>
            </w:r>
          </w:p>
        </w:tc>
      </w:tr>
      <w:tr w:rsidR="002E4C03" w:rsidRPr="002E4C03" w14:paraId="72D3A7C8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7F8C56" w14:textId="77777777" w:rsidR="002E4C03" w:rsidRPr="002E4C03" w:rsidRDefault="002E4C03" w:rsidP="002E4C03">
            <w:r w:rsidRPr="002E4C03"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37A7B2" w14:textId="77777777" w:rsidR="002E4C03" w:rsidRPr="002E4C03" w:rsidRDefault="002E4C03" w:rsidP="002E4C03">
            <w:r w:rsidRPr="002E4C03">
              <w:t>1 AND 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29133B" w14:textId="77777777" w:rsidR="002E4C03" w:rsidRPr="002E4C03" w:rsidRDefault="002E4C03" w:rsidP="002E4C03">
            <w:r w:rsidRPr="002E4C03">
              <w:t>SCS AND lead/electrode terms combined</w:t>
            </w:r>
          </w:p>
        </w:tc>
      </w:tr>
      <w:tr w:rsidR="002E4C03" w:rsidRPr="002E4C03" w14:paraId="0E04F987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D88C7B" w14:textId="77777777" w:rsidR="002E4C03" w:rsidRPr="002E4C03" w:rsidRDefault="002E4C03" w:rsidP="002E4C03">
            <w:r w:rsidRPr="002E4C03"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922904" w14:textId="77777777" w:rsidR="002E4C03" w:rsidRPr="002E4C03" w:rsidRDefault="002E4C03" w:rsidP="002E4C03">
            <w:r w:rsidRPr="002E4C03">
              <w:t>4 AND 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3C7298" w14:textId="77777777" w:rsidR="002E4C03" w:rsidRPr="002E4C03" w:rsidRDefault="002E4C03" w:rsidP="002E4C03">
            <w:r w:rsidRPr="002E4C03">
              <w:t>SCS + lead/electrode + displacement/migration</w:t>
            </w:r>
          </w:p>
        </w:tc>
      </w:tr>
      <w:tr w:rsidR="002E4C03" w:rsidRPr="002E4C03" w14:paraId="5C436278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E56E61" w14:textId="77777777" w:rsidR="002E4C03" w:rsidRPr="002E4C03" w:rsidRDefault="002E4C03" w:rsidP="002E4C03">
            <w:r w:rsidRPr="002E4C03"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C8843C" w14:textId="77777777" w:rsidR="002E4C03" w:rsidRPr="002E4C03" w:rsidRDefault="002E4C03" w:rsidP="002E4C03">
            <w:r w:rsidRPr="002E4C03">
              <w:t>failed back surgery syndrome OR FBSS OR post-surgical pain syndrome OR PS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85DB85" w14:textId="77777777" w:rsidR="002E4C03" w:rsidRPr="002E4C03" w:rsidRDefault="002E4C03" w:rsidP="002E4C03">
            <w:r w:rsidRPr="002E4C03">
              <w:t>Common chronic post-surgical back pain indications</w:t>
            </w:r>
          </w:p>
        </w:tc>
      </w:tr>
      <w:tr w:rsidR="002E4C03" w:rsidRPr="002E4C03" w14:paraId="2D3E9713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2577AD" w14:textId="77777777" w:rsidR="002E4C03" w:rsidRPr="002E4C03" w:rsidRDefault="002E4C03" w:rsidP="002E4C03">
            <w:r w:rsidRPr="002E4C03"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6CF8C5" w14:textId="77777777" w:rsidR="002E4C03" w:rsidRPr="002E4C03" w:rsidRDefault="002E4C03" w:rsidP="002E4C03">
            <w:r w:rsidRPr="002E4C03">
              <w:t>complex regional pain syndrome OR 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907DFF" w14:textId="77777777" w:rsidR="002E4C03" w:rsidRPr="002E4C03" w:rsidRDefault="002E4C03" w:rsidP="002E4C03">
            <w:r w:rsidRPr="002E4C03">
              <w:t>CRPS indications</w:t>
            </w:r>
          </w:p>
        </w:tc>
      </w:tr>
      <w:tr w:rsidR="002E4C03" w:rsidRPr="002E4C03" w14:paraId="49A1E00D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367BE8" w14:textId="77777777" w:rsidR="002E4C03" w:rsidRPr="002E4C03" w:rsidRDefault="002E4C03" w:rsidP="002E4C03">
            <w:r w:rsidRPr="002E4C03"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3C627A" w14:textId="77777777" w:rsidR="002E4C03" w:rsidRPr="002E4C03" w:rsidRDefault="002E4C03" w:rsidP="002E4C03">
            <w:r w:rsidRPr="002E4C03">
              <w:t>neuropathic pain OR radiculopathy OR peripheral neuropath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9AAB13" w14:textId="77777777" w:rsidR="002E4C03" w:rsidRPr="002E4C03" w:rsidRDefault="002E4C03" w:rsidP="002E4C03">
            <w:r w:rsidRPr="002E4C03">
              <w:t>Other neuropathic pain indications</w:t>
            </w:r>
          </w:p>
        </w:tc>
      </w:tr>
      <w:tr w:rsidR="002E4C03" w:rsidRPr="002E4C03" w14:paraId="382D4CB3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1D3F24" w14:textId="77777777" w:rsidR="002E4C03" w:rsidRPr="002E4C03" w:rsidRDefault="002E4C03" w:rsidP="002E4C03">
            <w:r w:rsidRPr="002E4C03">
              <w:t>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0C41EA" w14:textId="77777777" w:rsidR="002E4C03" w:rsidRPr="002E4C03" w:rsidRDefault="002E4C03" w:rsidP="002E4C03">
            <w:r w:rsidRPr="002E4C03">
              <w:t>chronic pain OR chronic low back pain OR chronic leg 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496ED2" w14:textId="77777777" w:rsidR="002E4C03" w:rsidRPr="002E4C03" w:rsidRDefault="002E4C03" w:rsidP="002E4C03">
            <w:r w:rsidRPr="002E4C03">
              <w:t>General chronic pain indications</w:t>
            </w:r>
          </w:p>
        </w:tc>
      </w:tr>
      <w:tr w:rsidR="002E4C03" w:rsidRPr="002E4C03" w14:paraId="7644CA25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E443C6" w14:textId="77777777" w:rsidR="002E4C03" w:rsidRPr="002E4C03" w:rsidRDefault="002E4C03" w:rsidP="002E4C03">
            <w:r w:rsidRPr="002E4C03">
              <w:t>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08C71E" w14:textId="77777777" w:rsidR="002E4C03" w:rsidRPr="002E4C03" w:rsidRDefault="002E4C03" w:rsidP="002E4C03">
            <w:r w:rsidRPr="002E4C03">
              <w:t>6 OR 7 OR 8 OR 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CB889E" w14:textId="77777777" w:rsidR="002E4C03" w:rsidRPr="002E4C03" w:rsidRDefault="002E4C03" w:rsidP="002E4C03">
            <w:r w:rsidRPr="002E4C03">
              <w:t>All chronic pain indication sets combined</w:t>
            </w:r>
          </w:p>
        </w:tc>
      </w:tr>
      <w:tr w:rsidR="002E4C03" w:rsidRPr="002E4C03" w14:paraId="464324BD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0BE8D9" w14:textId="77777777" w:rsidR="002E4C03" w:rsidRPr="002E4C03" w:rsidRDefault="002E4C03" w:rsidP="002E4C03">
            <w:r w:rsidRPr="002E4C03">
              <w:lastRenderedPageBreak/>
              <w:t>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F0ACF8" w14:textId="77777777" w:rsidR="002E4C03" w:rsidRPr="002E4C03" w:rsidRDefault="002E4C03" w:rsidP="002E4C03">
            <w:r w:rsidRPr="002E4C03">
              <w:t>5 AND 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285B4B" w14:textId="77777777" w:rsidR="002E4C03" w:rsidRPr="002E4C03" w:rsidRDefault="002E4C03" w:rsidP="002E4C03">
            <w:r w:rsidRPr="002E4C03">
              <w:t xml:space="preserve">Final set: SCS </w:t>
            </w:r>
            <w:proofErr w:type="gramStart"/>
            <w:r w:rsidRPr="002E4C03">
              <w:t>lead</w:t>
            </w:r>
            <w:proofErr w:type="gramEnd"/>
            <w:r w:rsidRPr="002E4C03">
              <w:t xml:space="preserve"> displacement within chronic pain indications</w:t>
            </w:r>
          </w:p>
        </w:tc>
      </w:tr>
      <w:tr w:rsidR="002E4C03" w:rsidRPr="002E4C03" w14:paraId="67EA1C04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E52DFF" w14:textId="77777777" w:rsidR="002E4C03" w:rsidRPr="002E4C03" w:rsidRDefault="002E4C03" w:rsidP="002E4C03">
            <w:r w:rsidRPr="002E4C03"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22401E" w14:textId="77777777" w:rsidR="002E4C03" w:rsidRPr="002E4C03" w:rsidRDefault="002E4C03" w:rsidP="002E4C03">
            <w:r w:rsidRPr="002E4C03">
              <w:t>Limit 11 to human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028661" w14:textId="77777777" w:rsidR="002E4C03" w:rsidRPr="002E4C03" w:rsidRDefault="002E4C03" w:rsidP="002E4C03">
            <w:r w:rsidRPr="002E4C03">
              <w:t>Human studies only</w:t>
            </w:r>
          </w:p>
        </w:tc>
      </w:tr>
      <w:tr w:rsidR="002E4C03" w:rsidRPr="002E4C03" w14:paraId="77861FE5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41AB0F" w14:textId="77777777" w:rsidR="002E4C03" w:rsidRPr="002E4C03" w:rsidRDefault="002E4C03" w:rsidP="002E4C03">
            <w:r w:rsidRPr="002E4C03">
              <w:t>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4C1D9D" w14:textId="77777777" w:rsidR="002E4C03" w:rsidRPr="002E4C03" w:rsidRDefault="002E4C03" w:rsidP="002E4C03">
            <w:r w:rsidRPr="002E4C03">
              <w:t>Limit 12 to adults (≥18 years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18EE99" w14:textId="77777777" w:rsidR="002E4C03" w:rsidRPr="002E4C03" w:rsidRDefault="002E4C03" w:rsidP="002E4C03">
            <w:r w:rsidRPr="002E4C03">
              <w:t>Adult population</w:t>
            </w:r>
          </w:p>
        </w:tc>
      </w:tr>
      <w:tr w:rsidR="002E4C03" w:rsidRPr="002E4C03" w14:paraId="079A505C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829CDC" w14:textId="77777777" w:rsidR="002E4C03" w:rsidRPr="002E4C03" w:rsidRDefault="002E4C03" w:rsidP="002E4C03">
            <w:r w:rsidRPr="002E4C03">
              <w:t>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C889C1" w14:textId="77777777" w:rsidR="002E4C03" w:rsidRPr="002E4C03" w:rsidRDefault="002E4C03" w:rsidP="002E4C03">
            <w:r w:rsidRPr="002E4C03">
              <w:t>Limit 13 to 1967–February 20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595EE5" w14:textId="77777777" w:rsidR="002E4C03" w:rsidRPr="002E4C03" w:rsidRDefault="002E4C03" w:rsidP="002E4C03">
            <w:r w:rsidRPr="002E4C03">
              <w:t xml:space="preserve">Date </w:t>
            </w:r>
            <w:proofErr w:type="gramStart"/>
            <w:r w:rsidRPr="002E4C03">
              <w:t>range</w:t>
            </w:r>
            <w:proofErr w:type="gramEnd"/>
            <w:r w:rsidRPr="002E4C03">
              <w:t xml:space="preserve"> from first SCS implant to latest search date</w:t>
            </w:r>
          </w:p>
        </w:tc>
      </w:tr>
      <w:tr w:rsidR="002E4C03" w:rsidRPr="002E4C03" w14:paraId="4F83C319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099E3E" w14:textId="77777777" w:rsidR="002E4C03" w:rsidRPr="002E4C03" w:rsidRDefault="002E4C03" w:rsidP="002E4C03">
            <w:r w:rsidRPr="002E4C03">
              <w:t>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089749" w14:textId="77777777" w:rsidR="002E4C03" w:rsidRPr="002E4C03" w:rsidRDefault="002E4C03" w:rsidP="002E4C03">
            <w:r w:rsidRPr="002E4C03">
              <w:t>Remove duplicates from 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A0BD1D" w14:textId="77777777" w:rsidR="002E4C03" w:rsidRPr="002E4C03" w:rsidRDefault="002E4C03" w:rsidP="002E4C03">
            <w:r w:rsidRPr="002E4C03">
              <w:t>Deduplication before screening</w:t>
            </w:r>
          </w:p>
        </w:tc>
      </w:tr>
    </w:tbl>
    <w:p w14:paraId="17C00CDD" w14:textId="77777777" w:rsidR="002E4C03" w:rsidRPr="00676ABB" w:rsidRDefault="002E4C03" w:rsidP="002E4C03">
      <w:pPr>
        <w:rPr>
          <w:rFonts w:ascii="Times New Roman" w:hAnsi="Times New Roman" w:cs="Times New Roman"/>
        </w:rPr>
      </w:pPr>
    </w:p>
    <w:p w14:paraId="39CC9498" w14:textId="77777777" w:rsidR="00246444" w:rsidRDefault="0024644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F3BD58E" w14:textId="7B6A585B" w:rsidR="002E4C03" w:rsidRPr="002E4C03" w:rsidRDefault="00493532" w:rsidP="002E4C03">
      <w:pPr>
        <w:rPr>
          <w:b/>
          <w:bCs/>
        </w:rPr>
      </w:pPr>
      <w:r w:rsidRPr="00676ABB">
        <w:rPr>
          <w:rFonts w:ascii="Times New Roman" w:hAnsi="Times New Roman" w:cs="Times New Roman"/>
        </w:rPr>
        <w:lastRenderedPageBreak/>
        <w:t>SUPPLEMENTARY TABLE 2: Inclusion and Exclusion Criteria</w:t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92"/>
        <w:gridCol w:w="3800"/>
        <w:gridCol w:w="3852"/>
      </w:tblGrid>
      <w:tr w:rsidR="00493532" w:rsidRPr="00493532" w14:paraId="32318219" w14:textId="77777777">
        <w:trPr>
          <w:tblHeader/>
        </w:trPr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825F63" w14:textId="77777777" w:rsidR="00493532" w:rsidRPr="00493532" w:rsidRDefault="00493532" w:rsidP="00493532">
            <w:pPr>
              <w:rPr>
                <w:b/>
                <w:bCs/>
              </w:rPr>
            </w:pPr>
            <w:r w:rsidRPr="00493532">
              <w:rPr>
                <w:b/>
                <w:bCs/>
              </w:rPr>
              <w:t>Criter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920A0B" w14:textId="77777777" w:rsidR="00493532" w:rsidRPr="00493532" w:rsidRDefault="00493532" w:rsidP="00493532">
            <w:pPr>
              <w:rPr>
                <w:b/>
                <w:bCs/>
              </w:rPr>
            </w:pPr>
            <w:r w:rsidRPr="00493532">
              <w:rPr>
                <w:b/>
                <w:bCs/>
              </w:rPr>
              <w:t>Inclus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9820DC" w14:textId="77777777" w:rsidR="00493532" w:rsidRPr="00493532" w:rsidRDefault="00493532" w:rsidP="00493532">
            <w:pPr>
              <w:rPr>
                <w:b/>
                <w:bCs/>
              </w:rPr>
            </w:pPr>
            <w:r w:rsidRPr="00493532">
              <w:rPr>
                <w:b/>
                <w:bCs/>
              </w:rPr>
              <w:t>Exclusion</w:t>
            </w:r>
          </w:p>
        </w:tc>
      </w:tr>
      <w:tr w:rsidR="00493532" w:rsidRPr="00493532" w14:paraId="064F0A58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58BB52" w14:textId="77777777" w:rsidR="00493532" w:rsidRPr="00493532" w:rsidRDefault="00493532" w:rsidP="00493532">
            <w:r w:rsidRPr="00493532">
              <w:rPr>
                <w:b/>
                <w:bCs/>
              </w:rPr>
              <w:t>Study Desig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170225" w14:textId="621EB9D7" w:rsidR="00493532" w:rsidRPr="00493532" w:rsidRDefault="00493532" w:rsidP="00493532">
            <w:proofErr w:type="spellStart"/>
            <w:r w:rsidRPr="00493532">
              <w:t>Randomi</w:t>
            </w:r>
            <w:r>
              <w:t>s</w:t>
            </w:r>
            <w:r w:rsidRPr="00493532">
              <w:t>ed</w:t>
            </w:r>
            <w:proofErr w:type="spellEnd"/>
            <w:r w:rsidRPr="00493532">
              <w:t xml:space="preserve"> controlled trials; prospective cohort studies; retrospective cohort studies; case series; case reports; registry dat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BA189D" w14:textId="77777777" w:rsidR="00493532" w:rsidRPr="00493532" w:rsidRDefault="00493532" w:rsidP="00493532">
            <w:r w:rsidRPr="00493532">
              <w:t>Commentary; editorial; expert opinion; narrative review; letter to editor</w:t>
            </w:r>
          </w:p>
        </w:tc>
      </w:tr>
      <w:tr w:rsidR="00493532" w:rsidRPr="00493532" w14:paraId="200687FD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4C7423" w14:textId="77777777" w:rsidR="00493532" w:rsidRPr="00493532" w:rsidRDefault="00493532" w:rsidP="00493532">
            <w:r w:rsidRPr="00493532">
              <w:rPr>
                <w:b/>
                <w:bCs/>
              </w:rPr>
              <w:t>Popula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1035F7" w14:textId="77777777" w:rsidR="00493532" w:rsidRPr="00493532" w:rsidRDefault="00493532" w:rsidP="00493532">
            <w:r w:rsidRPr="00493532">
              <w:t>Adults aged ≥18 years with chronic pain receiving spinal cord stimula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F2F0A3" w14:textId="77777777" w:rsidR="00493532" w:rsidRPr="00493532" w:rsidRDefault="00493532" w:rsidP="00493532">
            <w:r w:rsidRPr="00493532">
              <w:t>Children or adolescents (&lt;18 years); acute pain syndromes; non-pain conditions</w:t>
            </w:r>
          </w:p>
        </w:tc>
      </w:tr>
      <w:tr w:rsidR="00493532" w:rsidRPr="00493532" w14:paraId="72404485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9BC888" w14:textId="77777777" w:rsidR="00493532" w:rsidRPr="00493532" w:rsidRDefault="00493532" w:rsidP="00493532">
            <w:r w:rsidRPr="00493532">
              <w:rPr>
                <w:b/>
                <w:bCs/>
              </w:rPr>
              <w:t>Interven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68D828" w14:textId="77777777" w:rsidR="00493532" w:rsidRPr="00493532" w:rsidRDefault="00493532" w:rsidP="00493532">
            <w:r w:rsidRPr="00493532">
              <w:t>Spinal cord stimulation with any electrode configuration (cylindrical, paddle, surgical, percutaneous) or implantation approach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394CB3" w14:textId="77777777" w:rsidR="00493532" w:rsidRPr="00493532" w:rsidRDefault="00493532" w:rsidP="00493532">
            <w:r w:rsidRPr="00493532">
              <w:t xml:space="preserve">Deep brain stimulation; peripheral nerve stimulation; other </w:t>
            </w:r>
            <w:proofErr w:type="spellStart"/>
            <w:r w:rsidRPr="00493532">
              <w:t>neuromodulatory</w:t>
            </w:r>
            <w:proofErr w:type="spellEnd"/>
            <w:r w:rsidRPr="00493532">
              <w:t xml:space="preserve"> devices; non-surgical pain management</w:t>
            </w:r>
          </w:p>
        </w:tc>
      </w:tr>
      <w:tr w:rsidR="00493532" w:rsidRPr="00493532" w14:paraId="1E70528A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9185D3" w14:textId="77777777" w:rsidR="00493532" w:rsidRPr="00493532" w:rsidRDefault="00493532" w:rsidP="00493532">
            <w:r w:rsidRPr="00493532">
              <w:rPr>
                <w:b/>
                <w:bCs/>
              </w:rPr>
              <w:t>Primary Outcom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C7AB85" w14:textId="77777777" w:rsidR="00493532" w:rsidRPr="00493532" w:rsidRDefault="00493532" w:rsidP="00493532">
            <w:r w:rsidRPr="00493532">
              <w:t>Lead displacement, migration, dislocation, or dislodgement reported with numerator and denominato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0BEC2E" w14:textId="77777777" w:rsidR="00493532" w:rsidRPr="00493532" w:rsidRDefault="00493532" w:rsidP="00493532">
            <w:r w:rsidRPr="00493532">
              <w:t>No explicit measurement or reporting of lead displacement; incomplete outcome data</w:t>
            </w:r>
          </w:p>
        </w:tc>
      </w:tr>
      <w:tr w:rsidR="00493532" w:rsidRPr="00493532" w14:paraId="7686D446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1B49F5" w14:textId="77777777" w:rsidR="00493532" w:rsidRPr="00493532" w:rsidRDefault="00493532" w:rsidP="00493532">
            <w:r w:rsidRPr="00493532">
              <w:rPr>
                <w:b/>
                <w:bCs/>
              </w:rPr>
              <w:t>Indica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F113F8" w14:textId="77777777" w:rsidR="00493532" w:rsidRPr="00493532" w:rsidRDefault="00493532" w:rsidP="00493532">
            <w:r w:rsidRPr="00493532">
              <w:t>Any chronic pain diagnosis (FBSS, CRPS, neuropathic pain, post-herpetic neuralgia, spinal cord injury pain, angina, cancer pain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97F461" w14:textId="77777777" w:rsidR="00493532" w:rsidRPr="00493532" w:rsidRDefault="00493532" w:rsidP="00493532">
            <w:r w:rsidRPr="00493532">
              <w:t>Non-pain indications; acute conditions; psychiatric conditions as primary indication</w:t>
            </w:r>
          </w:p>
        </w:tc>
      </w:tr>
      <w:tr w:rsidR="00493532" w:rsidRPr="00493532" w14:paraId="76EFBDD8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8A739F" w14:textId="77777777" w:rsidR="00493532" w:rsidRPr="00493532" w:rsidRDefault="00493532" w:rsidP="00493532">
            <w:r w:rsidRPr="00493532">
              <w:rPr>
                <w:b/>
                <w:bCs/>
              </w:rPr>
              <w:t>Publication Statu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826DB5" w14:textId="77777777" w:rsidR="00493532" w:rsidRPr="00493532" w:rsidRDefault="00493532" w:rsidP="00493532">
            <w:r w:rsidRPr="00493532">
              <w:t>Peer-reviewed journal articles; published conference abstracts with sufficient data; registry report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B79584" w14:textId="77777777" w:rsidR="00493532" w:rsidRPr="00493532" w:rsidRDefault="00493532" w:rsidP="00493532">
            <w:r w:rsidRPr="00493532">
              <w:t>Full text unavailable; insufficient data for analysis; duplicate publications</w:t>
            </w:r>
          </w:p>
        </w:tc>
      </w:tr>
      <w:tr w:rsidR="00493532" w:rsidRPr="00493532" w14:paraId="42DA7D13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52FFF4" w14:textId="77777777" w:rsidR="00493532" w:rsidRPr="00493532" w:rsidRDefault="00493532" w:rsidP="00493532">
            <w:r w:rsidRPr="00493532">
              <w:rPr>
                <w:b/>
                <w:bCs/>
              </w:rPr>
              <w:lastRenderedPageBreak/>
              <w:t>Languag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32107B" w14:textId="77777777" w:rsidR="00493532" w:rsidRPr="00493532" w:rsidRDefault="00493532" w:rsidP="00493532">
            <w:r w:rsidRPr="00493532">
              <w:t>English language publication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AEF42F" w14:textId="77777777" w:rsidR="00493532" w:rsidRPr="00493532" w:rsidRDefault="00493532" w:rsidP="00493532">
            <w:r w:rsidRPr="00493532">
              <w:t>Non-English publications; translations unavailable</w:t>
            </w:r>
          </w:p>
        </w:tc>
      </w:tr>
      <w:tr w:rsidR="00493532" w:rsidRPr="00493532" w14:paraId="0CCF4F70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FD1F1D" w14:textId="77777777" w:rsidR="00493532" w:rsidRPr="00493532" w:rsidRDefault="00493532" w:rsidP="00493532">
            <w:r w:rsidRPr="00493532">
              <w:rPr>
                <w:b/>
                <w:bCs/>
              </w:rPr>
              <w:t>Time Fram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9F73E0" w14:textId="77777777" w:rsidR="00493532" w:rsidRPr="00493532" w:rsidRDefault="00493532" w:rsidP="00493532">
            <w:r w:rsidRPr="00493532">
              <w:t>All publication dates from 1967 through February 20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2D3823" w14:textId="77777777" w:rsidR="00493532" w:rsidRPr="00493532" w:rsidRDefault="00493532" w:rsidP="00493532">
            <w:r w:rsidRPr="00493532">
              <w:t>Earlier than 1967; after search date</w:t>
            </w:r>
          </w:p>
        </w:tc>
      </w:tr>
    </w:tbl>
    <w:p w14:paraId="60E238BF" w14:textId="77777777" w:rsidR="002E4C03" w:rsidRDefault="002E4C03" w:rsidP="002E4C03"/>
    <w:p w14:paraId="2C74A6E7" w14:textId="77777777" w:rsidR="002E4C03" w:rsidRDefault="002E4C03" w:rsidP="002E4C03"/>
    <w:p w14:paraId="247F208B" w14:textId="77777777" w:rsidR="002E4C03" w:rsidRDefault="002E4C03" w:rsidP="002E4C03"/>
    <w:p w14:paraId="55331219" w14:textId="77777777" w:rsidR="002E4C03" w:rsidRDefault="002E4C03" w:rsidP="002E4C03"/>
    <w:p w14:paraId="68E578C2" w14:textId="77777777" w:rsidR="002E4C03" w:rsidRDefault="002E4C03" w:rsidP="002E4C03"/>
    <w:p w14:paraId="0ACC8399" w14:textId="77777777" w:rsidR="00FE5B59" w:rsidRDefault="00FE5B59" w:rsidP="00B123ED">
      <w:pPr>
        <w:rPr>
          <w:rFonts w:ascii="Times New Roman" w:hAnsi="Times New Roman" w:cs="Times New Roman"/>
        </w:rPr>
      </w:pPr>
    </w:p>
    <w:p w14:paraId="73927BBE" w14:textId="77777777" w:rsidR="00FE5B59" w:rsidRDefault="00FE5B59" w:rsidP="00B123ED">
      <w:pPr>
        <w:rPr>
          <w:rFonts w:ascii="Times New Roman" w:hAnsi="Times New Roman" w:cs="Times New Roman"/>
        </w:rPr>
      </w:pPr>
    </w:p>
    <w:p w14:paraId="1757C74C" w14:textId="77777777" w:rsidR="00246444" w:rsidRDefault="0024644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87B3BA5" w14:textId="786D620F" w:rsidR="00B123ED" w:rsidRPr="00676ABB" w:rsidRDefault="00B123ED" w:rsidP="00B123ED">
      <w:pPr>
        <w:rPr>
          <w:rFonts w:ascii="Times New Roman" w:hAnsi="Times New Roman" w:cs="Times New Roman"/>
        </w:rPr>
      </w:pPr>
      <w:r w:rsidRPr="00676ABB">
        <w:rPr>
          <w:rFonts w:ascii="Times New Roman" w:hAnsi="Times New Roman" w:cs="Times New Roman"/>
        </w:rPr>
        <w:lastRenderedPageBreak/>
        <w:t xml:space="preserve">SUPPLEMENTARY TABLE </w:t>
      </w:r>
      <w:r w:rsidR="00FE5B59">
        <w:rPr>
          <w:rFonts w:ascii="Times New Roman" w:hAnsi="Times New Roman" w:cs="Times New Roman"/>
        </w:rPr>
        <w:t>3</w:t>
      </w:r>
      <w:r w:rsidRPr="00676ABB">
        <w:rPr>
          <w:rFonts w:ascii="Times New Roman" w:hAnsi="Times New Roman" w:cs="Times New Roman"/>
        </w:rPr>
        <w:t xml:space="preserve">: </w:t>
      </w:r>
      <w:r w:rsidR="00FE5B59" w:rsidRPr="00E63500">
        <w:rPr>
          <w:rFonts w:ascii="Times New Roman" w:hAnsi="Times New Roman" w:cs="Times New Roman"/>
        </w:rPr>
        <w:t>Newcastle–Ottawa Scale results</w:t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80"/>
        <w:gridCol w:w="1188"/>
        <w:gridCol w:w="578"/>
        <w:gridCol w:w="703"/>
        <w:gridCol w:w="943"/>
        <w:gridCol w:w="622"/>
        <w:gridCol w:w="710"/>
        <w:gridCol w:w="692"/>
        <w:gridCol w:w="690"/>
        <w:gridCol w:w="706"/>
        <w:gridCol w:w="609"/>
        <w:gridCol w:w="569"/>
        <w:gridCol w:w="854"/>
      </w:tblGrid>
      <w:tr w:rsidR="00B123ED" w:rsidRPr="002E4C03" w14:paraId="75575049" w14:textId="77777777" w:rsidTr="00C20831">
        <w:trPr>
          <w:tblHeader/>
        </w:trPr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ABEA9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#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531B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Autho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5BF1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Yea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53A0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Desig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3254B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Indicat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E81A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n Tria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4EEC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Trial Displ.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E18DC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n Perm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0843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Perm Disp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12D1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% Perm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0E586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FU (</w:t>
            </w:r>
            <w:proofErr w:type="spellStart"/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mo</w:t>
            </w:r>
            <w:proofErr w:type="spellEnd"/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627F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NO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D166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ROB</w:t>
            </w:r>
          </w:p>
        </w:tc>
      </w:tr>
      <w:tr w:rsidR="00B123ED" w:rsidRPr="002E4C03" w14:paraId="0465336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AFFB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4C74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Al-Kais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0D54E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2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7E88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5399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T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35EDE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F51F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C33D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2B0D6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AE08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8DC4A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BE4C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85F0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2060ABE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70E9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B6F4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Anders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BF61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9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0E9C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89E2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Angin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CDDF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FCAC9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7532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2BEE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656A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3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B12B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CD35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88E25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FF649E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AEA3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B0A6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Abejón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FD96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9199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C5BD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0CCF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92AA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AFF2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F0A1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832B1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2.2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191C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7299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6CF4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60C1FF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7D3E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D9D84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arolat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49D6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8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B9E8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2B60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0F3ED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EA79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3965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FECC9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FB3A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F01C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7607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1502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90D759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3227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1FA0B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endersk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6593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C73C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5F5D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A554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9E14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95EE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DAC27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63233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4B33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FBD2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C8A92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C3D54A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65CF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E81E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ennet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F869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02C4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39C56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561A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4CB2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5D64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D848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66B9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E477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BF6D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E7EB5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3E50F2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E687C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F2CA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itta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49FD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965A1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0A5E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D909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4B972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F1A27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F32C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F326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1F0E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748D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6760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AE2A57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8448E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EE97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loomfiel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389B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B6DA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E6AC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77F5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179E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1ADE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C9BA3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FA8CD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FA67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523D7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0CFA1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88CA249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F366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A3CE5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oivie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300B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9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412D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8CE7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SC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8F39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A425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3795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77AE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5FEC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F718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845F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626A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C5FB6B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3AB1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BCF8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onezzi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8ABB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51C5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0A6A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98D0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831A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9AEC8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717B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A9D8A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E952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1ACE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7995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6F8CCA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F1EE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62807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orrás</w:t>
            </w:r>
            <w:proofErr w:type="spellEnd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-Blasc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E7413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BD37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16E5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Neur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7108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4D91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E0BF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29BA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DD6F7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0B2C3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ABDB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15520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A6DD37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CF20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1F549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rau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FD59F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70FD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C609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719F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0DA3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402F3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5F95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EE0E2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A277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DD37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949D9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5E00CE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5645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B57E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uchs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CE012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9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0FBD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D7FB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E535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485D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2783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DCAD0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E684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6FCA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AC38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12A8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5B59B19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5D28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E5DF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But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B296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4F4C2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2931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5585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FFDA5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6753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0D960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408B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3BCB4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F27C0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8CB7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BAA650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FE064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44B7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andid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3229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7B96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5299A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DCFF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39D9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6C12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0DB72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390D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D8B3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5E19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FA2D5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CF9157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F3AC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405D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harap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4147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697F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5D099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4536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570D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B00D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F561B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B28D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E8C10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41097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1627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411241E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B908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7FD0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hutk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5F71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9BB9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2FF7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45ED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AD660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30308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C35D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E3EE0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2F24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91CE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99099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8C280D9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77C0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235F9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osm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178A9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2B74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15CA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F63D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99A8B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EAE2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1270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813C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F465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E659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0D354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B878CD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D5CF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81D8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u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5CFC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450B9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DAAD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4C19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7467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BA78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BEA3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97DE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3284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1B293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0811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5C5AAC2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32F55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FBC1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e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45FD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09F5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1838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47D5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5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E134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9B3F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E5779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2A46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EF04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943F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5E01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582DDA7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8A63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1711F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e Ridd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1917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B9DD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75AD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Tinnitu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9E94B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BD44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0ABE6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1380C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3702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6C5F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879F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F96F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4931A9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23F15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EF2B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esa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5AB4A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D231C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CD87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CD4CB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0634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0C4E5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25DE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CC59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916C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FD03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8CA49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194498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709FE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B405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evulder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3318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9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51B9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58D4D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EACD5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D57A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B8E6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60139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DC5E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2CA06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1189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E6DC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76FDBB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D53D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AAC3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ick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2D09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E223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753E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FDA96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58B1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94E6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5AA4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5EBB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38C7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44345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99B2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77AE7D6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4DF3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908D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oleys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A152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DF3D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405B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01B4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787A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058A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AE38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AEE1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0EF2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7BE4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F589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6455FCD9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0E63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FC2E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Duyvendak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914A9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E7EF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CF8D8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7466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9B97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0F506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8C6F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AD23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3B46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1327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D0CD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020F14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D20E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lastRenderedPageBreak/>
              <w:t>2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7CDC9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Eldabe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27AD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4651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B0A3C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870A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982BC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D3B8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5ECD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0E19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014D4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FE7B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CC2E8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0FACA5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D589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027F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Eldabe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EEF5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43A7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7E31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4A07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4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20DA1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5CC6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41BE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3F56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ED8BB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157C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5B69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2A94220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30418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4E58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Ellio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AE56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3FD7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3873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BC55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1998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FEDB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265C9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BBB32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D58B6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51E8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47C6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410E7CB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E97B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3295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alowski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906B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6BB8A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9766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56B1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EB3B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60F3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673D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B1BA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4D47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C841E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94871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A1F8293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D2E3F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7FC3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an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8D704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1A6C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C24B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C869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8D0E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7B40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627D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80AE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B0C2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1F8A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1F34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5B356D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E0F7C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8F48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arquhar-Smith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D810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F503E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A390D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anc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F8F6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16722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255B2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26574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EF51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24ED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C082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5CA1A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7606189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18678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4786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eldm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F501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51738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C8D1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11CA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A254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8A659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67755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0CAF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A6F4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ED95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7ED6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4E7AA67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E9D1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11B0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ilizoglou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A674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D651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087B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7E1C5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1192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40D0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9ACA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6A380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F468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67DD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BA69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CDC30E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51ACE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63DD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ink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3C576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F188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1BA78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F5BBF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38736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B028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12BB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B479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98EE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0D8D8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FA6A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BF27B93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4C68D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5E6A3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lori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1E0B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A89A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4B6F0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EE40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1DC4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09CA9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AD97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A9A1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94870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0C01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8FAD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615BA91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7B78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BBD5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re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0762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649B8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AF1E8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31EC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3DF50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EDEB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6DA5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6AE8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763B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D411A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B53F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636A1D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732A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212C3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riedm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AAC8C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E518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EF14B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FA486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B7C6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3E29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D549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66134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FD63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DE285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BF91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4ACBA37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ECD2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621C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uku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F257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2546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14E0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anc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0566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2E69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8A80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6D73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FD34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D1510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1E57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FE81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67E057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4AC69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B1C8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ambin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66C0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0440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2346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5575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8581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B795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FD5F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41F9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FCC4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06E1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F98C0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0AC846ED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A3A7A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6479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haznav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A0B0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A56C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36C9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EDCB3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9AAE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3233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DFC4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8696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3B04D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35D8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CE776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22034D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5599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F4BE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ilmor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424F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F77F3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D8DD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A783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79B4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1F08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A50B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B2B8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6735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74E62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AE20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223345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9824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BC26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lov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152F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DEA73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C2E76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34AA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8ECC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53818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9C12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70FE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F133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5D07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F7A2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1E8E5F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9BCD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3666F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obelet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18E1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A222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095AA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E78B3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D5837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206F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64447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A39E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F2B5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2CE7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C19E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4BEA445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CA16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D034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rad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85A5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2795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974A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1295D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0B95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6995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A8E7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C354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88086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B6BC4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626C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79E8FA8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4DB55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33D4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ralow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6F0E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8486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21FCC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anc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EB94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B342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0390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CCCEA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21CD2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C8AA1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31E2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BA52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7B2F44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E00B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187F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rand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D6C1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C439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EEA4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1812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816D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446E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443A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85EF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47FD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C514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BFA8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584D811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514E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3142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ribbl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D047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5857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23D6A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EE86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9A9D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88229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A3C20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57C2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D4B7A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9724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5621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647939A0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5EC4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9A89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Gupt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909E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2D4D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F3AC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3F8D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2CADB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1099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ED54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D9A3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704C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251E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0C00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1A001DE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A49BC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F8BC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ghnegahdar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75445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CC835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D6AA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69BF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D87F2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922E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099F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2658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2231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D8FE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AF5F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ACC2550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88FF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C20C4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l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5F25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2850F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B8310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3DFD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2F888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946A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D1D4D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DF60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7D36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98C5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DA82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13119A0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C0413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9366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lp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C0BB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F839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B213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A3C7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1859F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3F8E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49B7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222EF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702C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63EB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5F60C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43C29A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4EB43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6397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rk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C102A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8EB3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8C0D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EE03E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193F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9AE9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FFF9B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1B62E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AE3A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F62F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8E40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6B781C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160FC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lastRenderedPageBreak/>
              <w:t>5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6937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rwani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8389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2EEB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0ABE1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2B5E3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C905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D72EA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251E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FD9A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2A92C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4CF61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89B37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2064876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FB799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73F0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shmona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CBADB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D3D41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7C60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8764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1B1C7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1EEB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49D0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C31B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F71B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E576F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11368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63537CA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AAFE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F98D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assl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B00F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9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51A9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DCC72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vemen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D040C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524C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44A0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BEBF4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BD5C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8F22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39E4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10F9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173A23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E13A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849C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einrich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772F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5517C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7D47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3F9E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C111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CB99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DB1B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AEE11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FE3BB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44FD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C479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7B18A10" w14:textId="77777777" w:rsidTr="006960DB">
        <w:trPr>
          <w:trHeight w:val="369"/>
        </w:trPr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23F5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8357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elvik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B6763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1E2A2A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87C0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F4DA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72BC5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B0BF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A801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5925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FEC9A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8A696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F9E4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11FD57F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0A4F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8F650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errman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2487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7E7D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9667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15D54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A42A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FADB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CE23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35E1C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22C9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86436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D442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CD7DD4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23FD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2D0BE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errin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25E2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6ECA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5C4CE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FFD6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C91B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32C37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81A4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9E9D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01DB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5A811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167D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2148B3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4FC1B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C808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lbish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07D4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7ACAB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C04C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3A88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9627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857A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C882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5483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404D9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ED8C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397A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B843D4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2DE1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3486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su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27E7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EE60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F384D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3BD0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B2C3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F6B8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0418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220A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2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0A76E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811E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7B8A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383231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2FC7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092D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uan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27FC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FFA5C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8864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963A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4031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A649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6E64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10BD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35B3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42540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9E0DC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C698CE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E72C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B4A4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ubackova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26C2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05616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754CE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14407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FADD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213B0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E117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483E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8987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16863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275E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B03A87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4FBF5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6CD1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ughe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AB85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2151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42D3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CA45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CFB3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38E7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2527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5A65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E7F0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F2C1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04A39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F227EC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6215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D236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unto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88B64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C5D8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19FE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34BF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ABE5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8159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4A1D0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479C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238E11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207D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722C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216485D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663B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1711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yod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0834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D783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E2EA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ance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51A12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9F1D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4AA8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3A3B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1BC3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2A01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824F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3F4C7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731FC3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7017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4617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Iaccarin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0B2D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D493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1FCA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BB46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8670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89DF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3F40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9C55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9A98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C83B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935B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4ECFDA3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A6366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8104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Iakolev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8628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D6B5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F269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B6E2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2718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EE696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4D74F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8D39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F3AE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78A04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A9EC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9CF5DB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F494B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F993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Ilfel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AA29E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173C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6A2E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8BA7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5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9F67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5A5FF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1FB4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6EFA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9AEFE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F1C99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CF251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5ED2D91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4A23D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E4D04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Iked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C30F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45EA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51A5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55EC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7101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6193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6BB2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A465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DE7E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A926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1477EA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DD5BDD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DEE3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D436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Inou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4A58C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3D0B5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E7AB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BC19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1867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4C2F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BF96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FAE4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22F4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F9433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95046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0924583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E0378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BECA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acks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687A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366EA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40AF0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8855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375AF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A966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C2ED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0EBC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7029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F5DF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80D2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F6F2329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5A24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43BE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ense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FD38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6ED8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6DF2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F60B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252E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8368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41EB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05F80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0855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B36BA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34B0C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F5BCAE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A483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6814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essurun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F462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63A1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3CB4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D8BA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6B21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DF94F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6285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B2BFB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70BD1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12383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03D6F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6FC734D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82F6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2BE1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ohns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868A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72949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BB288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0E2A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85C0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49C9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B316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7E5B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8899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854E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D2BAE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6BCCFA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440E0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DAF3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one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B25D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A899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0880D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4405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961B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980B2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F18E3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E8EDA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F10E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CD173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00189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0F9EF3E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77B9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1615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Jørgense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3C75A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7A6E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ECE1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86CD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862E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ABC7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16E6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8A03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B613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06D99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D5F1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6AAC8E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FF99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A00B3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abbaligere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DA7E3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27EF8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1DAE4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B4445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ADC5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89EB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2D454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C8A9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1AE6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029D5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5A423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A24B85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EA94C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5B1D2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proofErr w:type="spellStart"/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apural</w:t>
            </w:r>
            <w:proofErr w:type="spellEnd"/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79CF6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16D29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992C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5358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8022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B777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6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768A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A57C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AAE4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02BC7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0620C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12FED170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C04B4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lastRenderedPageBreak/>
              <w:t>8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14B7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at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D7AD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16F5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CCCD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EFF6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D44F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ED89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CF0F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9CD7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09E8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257C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3485D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2F064BA4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B56A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CF7F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aufman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4B3A7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0DFD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D192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DEE8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96F0C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9EB7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E58F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C62D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BC1F7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0F47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3DD4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769A071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9098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4518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ell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AC1F66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176C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B48BB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61F1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79E66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880A4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FE327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E394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D1D5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E9D8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10A51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3D59BD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0F16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D3E9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ha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B5F7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DBAD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92E1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D141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3C82D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8AEE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F13D0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BE10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966B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AF72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C287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A0F0C6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C916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769BF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im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4A65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2DEC0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C4FB8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F3016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889FB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63C8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1E4FA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E3AE4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2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A20BD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AC674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040A6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498D9E3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5C55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3FD6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nezevic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22A8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B7D20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025F3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0CA6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5DCD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B0111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8CB63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361B9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CC522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77AE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732C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39D693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FB5B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FACDC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nigh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B62C8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D6347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A6BC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90BD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D56B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89011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FCE3A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B586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E5B1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D21F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10DA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4B66B30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DAC8A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C4FE4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obayash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032F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4B16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9A4AB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3038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FA913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A20BC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AAA3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4ED6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6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7CD3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D32E9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AEE3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507C913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EECE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80CF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öni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9385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729B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CF4B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830E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DF97C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CF4B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9C8D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DBC7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8DA1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7B650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DFB0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2468E13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DB807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DCF3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raf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85E3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746A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313B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AC908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6153E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DC16D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64F4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0E17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A995A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DEC19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B5B8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08E2C8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94962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523A1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umar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8AE32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398A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7A1B8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7F1F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E93FD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4294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3FA06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F9F1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C2EE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4E64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694B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7CAEC43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94DFE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2359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Kuster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3224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AB05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FC96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1BB7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6E2F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33D6E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C8153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E39D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51577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9BE0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FC21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4A23F45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AA25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604B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aher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478F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64787F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137E8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F05A1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BC03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CD47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368AA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711AE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21F6A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FFF2E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16756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6ECCD5C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61E7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FCC9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ars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CB96C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6367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76DCA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FC0A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1F1E7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E084F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59A1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82F38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C4D95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D3601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18FD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4A0867E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32BB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4CB6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arss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F9F41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172EC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6ADA0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3AB5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4284A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E6FA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2C28D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27F0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4D34B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EB7D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2D68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344B698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881A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71A3E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aw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A95E2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8D25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DCEA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2A1B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62D00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D3FF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F512F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E6902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345D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00D3C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C854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6DA30A3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1C3E9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9A7CA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awrenc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ABE8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00A9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7E7E7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C5FA7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2758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860C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A909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D6A89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9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0E659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5D6A8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CC173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1C19D0B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CBE88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3A34E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eak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08EE6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0ADEEC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AF40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47B5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318F3D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506CE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6ED14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5F783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92E3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1FBE4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D3957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214712E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69F30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9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9DEE0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e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C12DC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05FDC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E607B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C23C5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92899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B4219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7A8F1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D0B71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0C63E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61E63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C8CC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010886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AD58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2CCB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emair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07E8F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52EF6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B6D8B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A5F6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E1C7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A412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5AEF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941B6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EC1F8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8241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08722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C71BEFE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4EAF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A68C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eó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5EAD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2151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3788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7B83F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8183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96F72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93F59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40C58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FE747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B7896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20192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280E8E21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B8D73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2605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ewi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A028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4F90D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74B2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FEC6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F24B7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A6FA5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DF49B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1C48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0E82B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BAAB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60D66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44DCD94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6F57D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78A84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18DC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CDE19C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8F94B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4873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8C017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621A8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5931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CE0E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0240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6B36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1E5CD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9CF93F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8880F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AC752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em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B8A88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25062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569BCD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7F5B0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D4E9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173C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17A6E4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E53B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31800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086A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DB22B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41C3961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6BF0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07770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6E8FA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8ABFF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F3DB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44E6C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5517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6472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82BC3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7C1A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7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1CC52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C40F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9D4D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FE0F6D9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6239D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E51B12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ndquis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0589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6E0CB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EA03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RP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69407A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F5A10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3049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7A4B5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6AA61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.8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623AC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76C72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C3069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4498764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6A9F9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97996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n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8892E5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C3BC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1B1F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A588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73F94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2E65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E916D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1D4C9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B10B9B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B262E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89DAB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1F65636D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FF16F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20643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sk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B12F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80D0A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D290D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0B0B4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BB883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658A6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7ABAB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5A455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22F74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75C6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433C1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3A93413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A405F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lastRenderedPageBreak/>
              <w:t>1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86C0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iu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68E50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A5D3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C2795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FB6A0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C2CC6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C068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84C26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22BFA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7.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C1F92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2549A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C3FC0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5A39C4BA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3F7C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7A9F52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hm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2FE3A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E3DD7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5836AE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DA8232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59CB8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E2395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ABE67B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9EB33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44E6B5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780BE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6E1C2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01DDB3BF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3CE9E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E58C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n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5B088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630CF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F63F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400E2C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10A179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B38918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343B1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CCBB8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42E46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417D2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6B99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3F11136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45618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BA77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ópez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918C3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BBE11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5C1633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07494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D9434D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BCE1F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E35BF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EF5457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3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276F80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916839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C3A15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55E558C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22CC1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AFD18A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uber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AA787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0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7FD62A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EBE221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2EB79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457FD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45EA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451F96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7DAFCD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2315C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8066F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9FBA10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derate</w:t>
            </w:r>
          </w:p>
        </w:tc>
      </w:tr>
      <w:tr w:rsidR="00B123ED" w:rsidRPr="002E4C03" w14:paraId="14B04BD2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04D64A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9DCD7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uck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BDF4B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70C82B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1BC0A3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5E1A04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BCF712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34D47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C69C6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6B4C2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5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25620B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3188B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576A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09F91D56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597DF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64191C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uo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81F8C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8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131A55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P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A0B32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06A48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1E1DCE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0E557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6615E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64501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.1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F6122C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C80DEE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F401E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6E912117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4E724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27C1EB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B36CE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65E7F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R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481710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FB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4D937F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C45ABB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7D97E4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5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CE016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1861D8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8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6E99E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11EA4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54D58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High</w:t>
            </w:r>
          </w:p>
        </w:tc>
      </w:tr>
      <w:tr w:rsidR="00B123ED" w:rsidRPr="002E4C03" w14:paraId="435D5178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0AF6943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11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4661D8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ollica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C88D83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021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8DB3A6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C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5C506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Mixed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984F78D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19B349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DFFFA4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3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031018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159247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0.0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D99AAF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24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B41E67C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A33E176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  <w:t>Low</w:t>
            </w:r>
          </w:p>
        </w:tc>
      </w:tr>
      <w:tr w:rsidR="00B123ED" w:rsidRPr="002E4C03" w14:paraId="0694E20B" w14:textId="77777777" w:rsidTr="00C20831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E0B4E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2C0D9D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SUMMAR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B71301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04FDF2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33045D0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DF31F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1,542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054FB2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113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DCF67CF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19,677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8CE4BB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1,309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D3A7075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2E4C03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14:ligatures w14:val="none"/>
              </w:rPr>
              <w:t>6.6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5F92A51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D96254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89E28EE" w14:textId="77777777" w:rsidR="00B123ED" w:rsidRPr="002E4C03" w:rsidRDefault="00B123ED" w:rsidP="00C20831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</w:tbl>
    <w:p w14:paraId="18B08096" w14:textId="77777777" w:rsidR="00B123ED" w:rsidRDefault="00B123ED" w:rsidP="00B123ED"/>
    <w:p w14:paraId="4641C3FF" w14:textId="77777777" w:rsidR="00B123ED" w:rsidRPr="00493532" w:rsidRDefault="00B123ED" w:rsidP="00B123ED">
      <w:p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Notes:</w:t>
      </w:r>
    </w:p>
    <w:p w14:paraId="6408EEBE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Design: CS = Case Series; RCS = Retrospective Cohort; PCS = Prospective Cohort; RCT = Randomized Controlled Trial</w:t>
      </w:r>
    </w:p>
    <w:p w14:paraId="45BBD873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Indication: FBSS = Failed Back Surgery Syndrome; CRPS = Complex Regional Pain Syndrome; TN = Trigeminal Neuralgia; Neuro = Neuropathic</w:t>
      </w:r>
    </w:p>
    <w:p w14:paraId="526B7D0E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n Perm = Number of permanent implants; Perm Displ = Permanent displacements; % Perm = Permanent displacement percentage</w:t>
      </w:r>
    </w:p>
    <w:p w14:paraId="00A974A8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FU = Follow-up in months; NOS = Newcastle-Ottawa Scale score (4-9); ROB = Risk of Bias category</w:t>
      </w:r>
    </w:p>
    <w:p w14:paraId="7FECFA17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Trial rate: 7.33% (113/1,542); Permanent rate: 6.64% (1,309/19,677)</w:t>
      </w:r>
    </w:p>
    <w:p w14:paraId="414332E0" w14:textId="77777777" w:rsidR="00B123ED" w:rsidRPr="00493532" w:rsidRDefault="00B123ED" w:rsidP="00B123ED">
      <w:pPr>
        <w:numPr>
          <w:ilvl w:val="0"/>
          <w:numId w:val="1"/>
        </w:numPr>
        <w:rPr>
          <w:rFonts w:ascii="Times New Roman" w:hAnsi="Times New Roman" w:cs="Times New Roman"/>
        </w:rPr>
      </w:pPr>
      <w:r w:rsidRPr="00493532">
        <w:rPr>
          <w:rFonts w:ascii="Times New Roman" w:hAnsi="Times New Roman" w:cs="Times New Roman"/>
        </w:rPr>
        <w:t>Low ROB subgroup (n=8,491): 2.1% displacement; High ROB subgroup (n=5,879): 7.1% displacement</w:t>
      </w:r>
    </w:p>
    <w:p w14:paraId="7D04CB34" w14:textId="77777777" w:rsidR="000E5909" w:rsidRDefault="000E5909" w:rsidP="002E4C03">
      <w:pPr>
        <w:rPr>
          <w:rFonts w:ascii="Times New Roman" w:hAnsi="Times New Roman" w:cs="Times New Roman"/>
        </w:rPr>
      </w:pPr>
    </w:p>
    <w:p w14:paraId="2F63356A" w14:textId="77777777" w:rsidR="00B123ED" w:rsidRDefault="00B123ED" w:rsidP="002E4C03">
      <w:pPr>
        <w:rPr>
          <w:rFonts w:ascii="Times New Roman" w:hAnsi="Times New Roman" w:cs="Times New Roman"/>
        </w:rPr>
      </w:pPr>
    </w:p>
    <w:p w14:paraId="346FC86A" w14:textId="77777777" w:rsidR="00B123ED" w:rsidRDefault="00B123ED" w:rsidP="002E4C03">
      <w:pPr>
        <w:rPr>
          <w:rFonts w:ascii="Times New Roman" w:hAnsi="Times New Roman" w:cs="Times New Roman"/>
        </w:rPr>
      </w:pPr>
    </w:p>
    <w:p w14:paraId="1F9A01A4" w14:textId="77777777" w:rsidR="00B123ED" w:rsidRDefault="00B123ED" w:rsidP="002E4C03">
      <w:pPr>
        <w:rPr>
          <w:rFonts w:ascii="Times New Roman" w:hAnsi="Times New Roman" w:cs="Times New Roman"/>
        </w:rPr>
      </w:pPr>
    </w:p>
    <w:p w14:paraId="41F29986" w14:textId="77777777" w:rsidR="00246444" w:rsidRDefault="0024644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A006302" w14:textId="176CBF46" w:rsidR="00537CE8" w:rsidRDefault="00537CE8" w:rsidP="002E4C03">
      <w:pPr>
        <w:rPr>
          <w:rFonts w:ascii="Times New Roman" w:hAnsi="Times New Roman" w:cs="Times New Roman"/>
        </w:rPr>
      </w:pPr>
      <w:r w:rsidRPr="000E5909">
        <w:rPr>
          <w:rFonts w:ascii="Times New Roman" w:hAnsi="Times New Roman" w:cs="Times New Roman"/>
        </w:rPr>
        <w:lastRenderedPageBreak/>
        <w:t>Supplementary Table 4. Cochrane Collaboration Risk of Bias for RCTs</w:t>
      </w:r>
    </w:p>
    <w:p w14:paraId="302BCEF4" w14:textId="77777777" w:rsidR="000E5909" w:rsidRPr="000E5909" w:rsidRDefault="000E5909" w:rsidP="002E4C03">
      <w:pPr>
        <w:rPr>
          <w:rFonts w:ascii="Times New Roman" w:hAnsi="Times New Roman" w:cs="Times New Roman"/>
        </w:rPr>
      </w:pPr>
    </w:p>
    <w:p w14:paraId="7C46A558" w14:textId="0D11E3A4" w:rsidR="00537CE8" w:rsidRPr="000E5909" w:rsidRDefault="0090582C" w:rsidP="000E5909">
      <w:pPr>
        <w:ind w:left="2160" w:firstLine="720"/>
        <w:rPr>
          <w:rFonts w:ascii="Times New Roman" w:hAnsi="Times New Roman" w:cs="Times New Roman"/>
          <w:b/>
          <w:bCs/>
        </w:rPr>
      </w:pPr>
      <w:r w:rsidRPr="000E5909">
        <w:rPr>
          <w:rFonts w:ascii="Times New Roman" w:hAnsi="Times New Roman" w:cs="Times New Roman"/>
          <w:b/>
          <w:bCs/>
        </w:rPr>
        <w:t>Risk of bias domains</w:t>
      </w:r>
    </w:p>
    <w:p w14:paraId="226516FC" w14:textId="0256C0D5" w:rsidR="00537CE8" w:rsidRPr="000E5909" w:rsidRDefault="00D74D1A" w:rsidP="002E4C03">
      <w:pPr>
        <w:rPr>
          <w:rFonts w:ascii="Times New Roman" w:hAnsi="Times New Roman" w:cs="Times New Roman"/>
        </w:rPr>
      </w:pPr>
      <w:r w:rsidRPr="00D74D1A">
        <w:drawing>
          <wp:anchor distT="0" distB="0" distL="114300" distR="114300" simplePos="0" relativeHeight="251661312" behindDoc="1" locked="0" layoutInCell="1" allowOverlap="1" wp14:anchorId="694F1F3B" wp14:editId="5FBBF2DB">
            <wp:simplePos x="0" y="0"/>
            <wp:positionH relativeFrom="column">
              <wp:posOffset>272415</wp:posOffset>
            </wp:positionH>
            <wp:positionV relativeFrom="paragraph">
              <wp:posOffset>10160</wp:posOffset>
            </wp:positionV>
            <wp:extent cx="4057650" cy="1571625"/>
            <wp:effectExtent l="0" t="0" r="0" b="9525"/>
            <wp:wrapTight wrapText="bothSides">
              <wp:wrapPolygon edited="0">
                <wp:start x="0" y="0"/>
                <wp:lineTo x="0" y="21469"/>
                <wp:lineTo x="21499" y="21469"/>
                <wp:lineTo x="21499" y="0"/>
                <wp:lineTo x="0" y="0"/>
              </wp:wrapPolygon>
            </wp:wrapTight>
            <wp:docPr id="186217655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7650" cy="157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E5909" w:rsidRPr="000E5909">
        <w:rPr>
          <w:rFonts w:ascii="Times New Roman" w:hAnsi="Times New Roman" w:cs="Times New Roman"/>
          <w:b/>
          <w:bCs/>
          <w:noProof/>
        </w:rPr>
        <mc:AlternateContent>
          <mc:Choice Requires="wps">
            <w:drawing>
              <wp:anchor distT="45720" distB="45720" distL="114300" distR="114300" simplePos="0" relativeHeight="251660288" behindDoc="1" locked="0" layoutInCell="1" allowOverlap="1" wp14:anchorId="30BDD999" wp14:editId="6F316A2F">
                <wp:simplePos x="0" y="0"/>
                <wp:positionH relativeFrom="column">
                  <wp:posOffset>-374650</wp:posOffset>
                </wp:positionH>
                <wp:positionV relativeFrom="paragraph">
                  <wp:posOffset>559435</wp:posOffset>
                </wp:positionV>
                <wp:extent cx="638810" cy="283210"/>
                <wp:effectExtent l="6350" t="0" r="15240" b="15240"/>
                <wp:wrapTight wrapText="bothSides">
                  <wp:wrapPolygon edited="0">
                    <wp:start x="21385" y="-484"/>
                    <wp:lineTo x="129" y="-484"/>
                    <wp:lineTo x="129" y="21309"/>
                    <wp:lineTo x="21385" y="21309"/>
                    <wp:lineTo x="21385" y="-484"/>
                  </wp:wrapPolygon>
                </wp:wrapTight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638810" cy="2832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6CFEAC" w14:textId="77777777" w:rsidR="000E5909" w:rsidRPr="003E7D28" w:rsidRDefault="000E5909" w:rsidP="000E590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 w:rsidRPr="003E7D28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Stud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0BDD99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9.5pt;margin-top:44.05pt;width:50.3pt;height:22.3pt;rotation:-90;z-index:-2516561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" strokecolor="white [3212]">
                <v:textbox>
                  <w:txbxContent>
                    <w:p w14:paraId="006CFEAC" w14:textId="77777777" w:rsidR="000E5909" w:rsidRPr="003E7D28" w:rsidRDefault="000E5909" w:rsidP="000E590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 w:rsidRPr="003E7D28">
                        <w:rPr>
                          <w:rFonts w:ascii="Times New Roman" w:hAnsi="Times New Roman" w:cs="Times New Roman"/>
                          <w:b/>
                          <w:bCs/>
                        </w:rPr>
                        <w:t>Study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2CC346C9" w14:textId="5B80F79D" w:rsidR="00035E05" w:rsidRDefault="00035E05" w:rsidP="00035E05">
      <w:pPr>
        <w:rPr>
          <w:rFonts w:ascii="Times New Roman" w:hAnsi="Times New Roman" w:cs="Times New Roman"/>
        </w:rPr>
      </w:pPr>
    </w:p>
    <w:p w14:paraId="79C92B4D" w14:textId="3276D541" w:rsidR="00D74D1A" w:rsidRDefault="00D74D1A" w:rsidP="00035E05">
      <w:pPr>
        <w:rPr>
          <w:rFonts w:ascii="Times New Roman" w:hAnsi="Times New Roman" w:cs="Times New Roman"/>
        </w:rPr>
      </w:pPr>
    </w:p>
    <w:p w14:paraId="53135CE7" w14:textId="77777777" w:rsidR="00D74D1A" w:rsidRPr="000E5909" w:rsidRDefault="00D74D1A" w:rsidP="00035E05">
      <w:pPr>
        <w:rPr>
          <w:rFonts w:ascii="Times New Roman" w:hAnsi="Times New Roman" w:cs="Times New Roman"/>
        </w:rPr>
      </w:pPr>
    </w:p>
    <w:p w14:paraId="2BCE50F8" w14:textId="77777777" w:rsidR="00D74D1A" w:rsidRDefault="00D74D1A" w:rsidP="00035E05">
      <w:pPr>
        <w:tabs>
          <w:tab w:val="left" w:pos="3590"/>
        </w:tabs>
        <w:rPr>
          <w:rFonts w:ascii="Times New Roman" w:hAnsi="Times New Roman" w:cs="Times New Roman"/>
          <w:b/>
          <w:bCs/>
        </w:rPr>
      </w:pPr>
    </w:p>
    <w:p w14:paraId="4CF4BF5A" w14:textId="77777777" w:rsidR="00D74D1A" w:rsidRDefault="00D74D1A" w:rsidP="00035E05">
      <w:pPr>
        <w:tabs>
          <w:tab w:val="left" w:pos="3590"/>
        </w:tabs>
        <w:rPr>
          <w:rFonts w:ascii="Times New Roman" w:hAnsi="Times New Roman" w:cs="Times New Roman"/>
          <w:b/>
          <w:bCs/>
        </w:rPr>
      </w:pPr>
    </w:p>
    <w:p w14:paraId="7B7564FF" w14:textId="77777777" w:rsidR="00D74D1A" w:rsidRDefault="00D74D1A" w:rsidP="00035E05">
      <w:pPr>
        <w:tabs>
          <w:tab w:val="left" w:pos="3590"/>
        </w:tabs>
        <w:rPr>
          <w:rFonts w:ascii="Times New Roman" w:hAnsi="Times New Roman" w:cs="Times New Roman"/>
          <w:b/>
          <w:bCs/>
        </w:rPr>
      </w:pPr>
    </w:p>
    <w:p w14:paraId="5A7F4870" w14:textId="3E5A1BC3" w:rsidR="00035E05" w:rsidRPr="000E5909" w:rsidRDefault="001E089F" w:rsidP="00035E05">
      <w:pPr>
        <w:tabs>
          <w:tab w:val="left" w:pos="3590"/>
        </w:tabs>
        <w:rPr>
          <w:rFonts w:ascii="Times New Roman" w:hAnsi="Times New Roman" w:cs="Times New Roman"/>
          <w:b/>
          <w:bCs/>
        </w:rPr>
      </w:pPr>
      <w:r w:rsidRPr="001E089F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2336" behindDoc="1" locked="0" layoutInCell="1" allowOverlap="1" wp14:anchorId="7EAFDF99" wp14:editId="75E7A367">
            <wp:simplePos x="0" y="0"/>
            <wp:positionH relativeFrom="column">
              <wp:posOffset>-38100</wp:posOffset>
            </wp:positionH>
            <wp:positionV relativeFrom="paragraph">
              <wp:posOffset>268605</wp:posOffset>
            </wp:positionV>
            <wp:extent cx="1666875" cy="561975"/>
            <wp:effectExtent l="0" t="0" r="0" b="9525"/>
            <wp:wrapTight wrapText="bothSides">
              <wp:wrapPolygon edited="0">
                <wp:start x="247" y="0"/>
                <wp:lineTo x="0" y="2929"/>
                <wp:lineTo x="0" y="16841"/>
                <wp:lineTo x="247" y="21234"/>
                <wp:lineTo x="1975" y="21234"/>
                <wp:lineTo x="19749" y="19037"/>
                <wp:lineTo x="19995" y="15376"/>
                <wp:lineTo x="17527" y="12447"/>
                <wp:lineTo x="18021" y="2197"/>
                <wp:lineTo x="15799" y="0"/>
                <wp:lineTo x="247" y="0"/>
              </wp:wrapPolygon>
            </wp:wrapTight>
            <wp:docPr id="70545118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66875" cy="561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35E05" w:rsidRPr="000E5909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6192" behindDoc="1" locked="0" layoutInCell="1" allowOverlap="1" wp14:anchorId="6A26A82C" wp14:editId="6F4CAE5C">
            <wp:simplePos x="0" y="0"/>
            <wp:positionH relativeFrom="column">
              <wp:posOffset>2133600</wp:posOffset>
            </wp:positionH>
            <wp:positionV relativeFrom="paragraph">
              <wp:posOffset>34290</wp:posOffset>
            </wp:positionV>
            <wp:extent cx="2571750" cy="1626235"/>
            <wp:effectExtent l="0" t="0" r="0" b="0"/>
            <wp:wrapTight wrapText="bothSides">
              <wp:wrapPolygon edited="0">
                <wp:start x="0" y="0"/>
                <wp:lineTo x="0" y="21254"/>
                <wp:lineTo x="21440" y="21254"/>
                <wp:lineTo x="21440" y="0"/>
                <wp:lineTo x="0" y="0"/>
              </wp:wrapPolygon>
            </wp:wrapTight>
            <wp:docPr id="372478686" name="Picture 1" descr="A white text with black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2478686" name="Picture 1" descr="A white text with black text&#10;&#10;AI-generated content may be incorrect.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750" cy="1626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35E05" w:rsidRPr="000E5909">
        <w:rPr>
          <w:rFonts w:ascii="Times New Roman" w:hAnsi="Times New Roman" w:cs="Times New Roman"/>
          <w:b/>
          <w:bCs/>
        </w:rPr>
        <w:t>Key</w:t>
      </w:r>
      <w:r w:rsidR="00035E05" w:rsidRPr="000E5909">
        <w:rPr>
          <w:rFonts w:ascii="Times New Roman" w:hAnsi="Times New Roman" w:cs="Times New Roman"/>
          <w:b/>
          <w:bCs/>
        </w:rPr>
        <w:tab/>
      </w:r>
    </w:p>
    <w:p w14:paraId="5D1E697B" w14:textId="6DE9D33F" w:rsidR="00035E05" w:rsidRPr="000E5909" w:rsidRDefault="00035E05" w:rsidP="00035E05">
      <w:pPr>
        <w:rPr>
          <w:rFonts w:ascii="Times New Roman" w:hAnsi="Times New Roman" w:cs="Times New Roman"/>
        </w:rPr>
      </w:pPr>
    </w:p>
    <w:p w14:paraId="72C18E7D" w14:textId="0793A7C3" w:rsidR="00035E05" w:rsidRPr="000E5909" w:rsidRDefault="00035E05" w:rsidP="00035E05">
      <w:pPr>
        <w:tabs>
          <w:tab w:val="left" w:pos="3590"/>
        </w:tabs>
        <w:rPr>
          <w:rFonts w:ascii="Times New Roman" w:hAnsi="Times New Roman" w:cs="Times New Roman"/>
          <w:b/>
          <w:bCs/>
        </w:rPr>
      </w:pPr>
      <w:r w:rsidRPr="000E5909">
        <w:rPr>
          <w:rFonts w:ascii="Times New Roman" w:hAnsi="Times New Roman" w:cs="Times New Roman"/>
          <w:b/>
          <w:bCs/>
        </w:rPr>
        <w:tab/>
      </w:r>
    </w:p>
    <w:p w14:paraId="06844674" w14:textId="2AF1876F" w:rsidR="00035E05" w:rsidRDefault="00035E05" w:rsidP="00035E05">
      <w:pPr>
        <w:rPr>
          <w:rFonts w:ascii="Times New Roman" w:hAnsi="Times New Roman" w:cs="Times New Roman"/>
        </w:rPr>
      </w:pPr>
    </w:p>
    <w:p w14:paraId="010EB315" w14:textId="4100772C" w:rsidR="00D74D1A" w:rsidRPr="000E5909" w:rsidRDefault="00D74D1A" w:rsidP="00035E05">
      <w:pPr>
        <w:rPr>
          <w:rFonts w:ascii="Times New Roman" w:hAnsi="Times New Roman" w:cs="Times New Roman"/>
        </w:rPr>
      </w:pPr>
    </w:p>
    <w:p w14:paraId="1B8F7921" w14:textId="6A5EF509" w:rsidR="00035E05" w:rsidRPr="000E5909" w:rsidRDefault="00035E05" w:rsidP="00035E05">
      <w:pPr>
        <w:rPr>
          <w:rFonts w:ascii="Times New Roman" w:hAnsi="Times New Roman" w:cs="Times New Roman"/>
        </w:rPr>
      </w:pPr>
    </w:p>
    <w:p w14:paraId="270E6ADF" w14:textId="77777777" w:rsidR="00537CE8" w:rsidRPr="000E5909" w:rsidRDefault="00537CE8" w:rsidP="002E4C03">
      <w:pPr>
        <w:rPr>
          <w:rFonts w:ascii="Times New Roman" w:hAnsi="Times New Roman" w:cs="Times New Roman"/>
        </w:rPr>
      </w:pPr>
    </w:p>
    <w:p w14:paraId="3C65795A" w14:textId="77777777" w:rsidR="00537CE8" w:rsidRPr="000E5909" w:rsidRDefault="00537CE8" w:rsidP="002E4C03">
      <w:pPr>
        <w:rPr>
          <w:rFonts w:ascii="Times New Roman" w:hAnsi="Times New Roman" w:cs="Times New Roman"/>
        </w:rPr>
      </w:pPr>
    </w:p>
    <w:p w14:paraId="799A16E3" w14:textId="77777777" w:rsidR="00537CE8" w:rsidRDefault="00537CE8" w:rsidP="002E4C03"/>
    <w:p w14:paraId="1A517FC9" w14:textId="77777777" w:rsidR="00537CE8" w:rsidRDefault="00537CE8" w:rsidP="002E4C03"/>
    <w:p w14:paraId="6EB30B9A" w14:textId="77777777" w:rsidR="00537CE8" w:rsidRDefault="00537CE8" w:rsidP="002E4C03"/>
    <w:p w14:paraId="1F93993E" w14:textId="77777777" w:rsidR="00537CE8" w:rsidRDefault="00537CE8" w:rsidP="002E4C03"/>
    <w:p w14:paraId="2267B837" w14:textId="77777777" w:rsidR="00537CE8" w:rsidRDefault="00537CE8" w:rsidP="002E4C03"/>
    <w:p w14:paraId="6BEF9D5D" w14:textId="77777777" w:rsidR="00537CE8" w:rsidRDefault="00537CE8" w:rsidP="002E4C03"/>
    <w:p w14:paraId="6535FBD4" w14:textId="77777777" w:rsidR="00246444" w:rsidRDefault="00246444">
      <w:r>
        <w:br w:type="page"/>
      </w:r>
    </w:p>
    <w:p w14:paraId="16DB8567" w14:textId="12F89342" w:rsidR="00676ABB" w:rsidRPr="00676ABB" w:rsidRDefault="00676ABB" w:rsidP="00676ABB">
      <w:pPr>
        <w:rPr>
          <w:rFonts w:ascii="Times New Roman" w:hAnsi="Times New Roman" w:cs="Times New Roman"/>
          <w:b/>
          <w:bCs/>
        </w:rPr>
      </w:pPr>
      <w:r w:rsidRPr="00676ABB">
        <w:rPr>
          <w:rFonts w:ascii="Times New Roman" w:hAnsi="Times New Roman" w:cs="Times New Roman"/>
        </w:rPr>
        <w:lastRenderedPageBreak/>
        <w:t xml:space="preserve">SUPPLEMENTARY TABLE </w:t>
      </w:r>
      <w:r w:rsidR="00371C16">
        <w:rPr>
          <w:rFonts w:ascii="Times New Roman" w:hAnsi="Times New Roman" w:cs="Times New Roman"/>
        </w:rPr>
        <w:t>5</w:t>
      </w:r>
      <w:r w:rsidRPr="00676ABB">
        <w:rPr>
          <w:rFonts w:ascii="Times New Roman" w:hAnsi="Times New Roman" w:cs="Times New Roman"/>
        </w:rPr>
        <w:t xml:space="preserve">: GRADE Assessment of Evidence Quality </w:t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15"/>
        <w:gridCol w:w="2999"/>
        <w:gridCol w:w="3320"/>
        <w:gridCol w:w="1310"/>
      </w:tblGrid>
      <w:tr w:rsidR="00676ABB" w:rsidRPr="00676ABB" w14:paraId="38B6C3E1" w14:textId="77777777">
        <w:trPr>
          <w:tblHeader/>
        </w:trPr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12C0EC" w14:textId="77777777" w:rsidR="00676ABB" w:rsidRPr="00676ABB" w:rsidRDefault="00676ABB" w:rsidP="00676AB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vidence Domai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7FF6D4" w14:textId="77777777" w:rsidR="00676ABB" w:rsidRPr="00676ABB" w:rsidRDefault="00676ABB" w:rsidP="00676AB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ssessmen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72CEC5E" w14:textId="77777777" w:rsidR="00676ABB" w:rsidRPr="00676ABB" w:rsidRDefault="00676ABB" w:rsidP="00676AB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asoning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2F2F2"/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74CBAF" w14:textId="77777777" w:rsidR="00676ABB" w:rsidRPr="00676ABB" w:rsidRDefault="00676ABB" w:rsidP="00676AB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verall Certainty</w:t>
            </w:r>
          </w:p>
        </w:tc>
      </w:tr>
      <w:tr w:rsidR="00676ABB" w:rsidRPr="00676ABB" w14:paraId="31AFE54A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6855745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y Desig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71C550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Mostly observational (109 studies; 93%) with few RCTs (8 studies; 7%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BAB6056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Downgraded one level for observational design predominanc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89B87A6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</w:tr>
      <w:tr w:rsidR="00676ABB" w:rsidRPr="00676ABB" w14:paraId="2960C320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3FC16A2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isk of Bia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8FD1B05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High heterogeneity in reporting and methodolog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102644F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42 studies (39%) classified as High ROB; downgraded one leve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3CF0E3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</w:tr>
      <w:tr w:rsidR="00676ABB" w:rsidRPr="00676ABB" w14:paraId="4A0954D1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02A5B20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nsistenc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3F68C73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High heterogeneity in displacement rates (I² = 87.4%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4770FF6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Substantial unexplained variation across studies; downgraded one leve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6AC461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</w:tr>
      <w:tr w:rsidR="00676ABB" w:rsidRPr="00676ABB" w14:paraId="35E01F9E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307B0F6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rectnes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91CC1CE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 xml:space="preserve">Most studies directly </w:t>
            </w:r>
            <w:proofErr w:type="gramStart"/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measure lead</w:t>
            </w:r>
            <w:proofErr w:type="gramEnd"/>
            <w:r w:rsidRPr="00676ABB">
              <w:rPr>
                <w:rFonts w:ascii="Times New Roman" w:hAnsi="Times New Roman" w:cs="Times New Roman"/>
                <w:sz w:val="20"/>
                <w:szCs w:val="20"/>
              </w:rPr>
              <w:t xml:space="preserve"> displacement outcome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1F43E00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No indirectness detected; no downgrad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F5CDAD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</w:tr>
      <w:tr w:rsidR="00676ABB" w:rsidRPr="00676ABB" w14:paraId="49AAB8E0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229CBF5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cision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88274DB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Wide 95% confidence intervals (trial: 6.2–8.5%; permanent: 5.8–7.6%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FC9E35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Imprecise estimates; downgraded one leve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F22EB5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</w:tr>
      <w:tr w:rsidR="00676ABB" w:rsidRPr="00676ABB" w14:paraId="33C85852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5834E87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ublication Bias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9687321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Small-study effects likely present (Egger p = 0.031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715638D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Funnel plot asymmetry suggests selective reporting; downgraded one level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A98D24A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Very Low</w:t>
            </w:r>
          </w:p>
        </w:tc>
      </w:tr>
      <w:tr w:rsidR="00676ABB" w:rsidRPr="00676ABB" w14:paraId="71616A77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27F109CC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gnitude of Effect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65119FF0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Trial displacement 7.33%; permanent 6.64%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7031A94E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Clinically important outcome; no upgrade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3C38FD7D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</w:tr>
      <w:tr w:rsidR="00676ABB" w:rsidRPr="00676ABB" w14:paraId="59F8775C" w14:textId="77777777"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413E5110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verall GRADE Certainty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0EB8BA24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>—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FC9BD0F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ery Low</w:t>
            </w:r>
            <w:r w:rsidRPr="00676ABB">
              <w:rPr>
                <w:rFonts w:ascii="Times New Roman" w:hAnsi="Times New Roman" w:cs="Times New Roman"/>
                <w:sz w:val="20"/>
                <w:szCs w:val="20"/>
              </w:rPr>
              <w:t xml:space="preserve"> (downgraded for design, ROB, consistency, precision, publication bias)</w:t>
            </w:r>
          </w:p>
        </w:tc>
        <w:tc>
          <w:tcPr>
            <w:tcW w:w="0" w:type="auto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120" w:type="dxa"/>
              <w:left w:w="120" w:type="dxa"/>
              <w:bottom w:w="120" w:type="dxa"/>
              <w:right w:w="120" w:type="dxa"/>
            </w:tcMar>
            <w:vAlign w:val="center"/>
            <w:hideMark/>
          </w:tcPr>
          <w:p w14:paraId="5966DB50" w14:textId="77777777" w:rsidR="00676ABB" w:rsidRPr="00676ABB" w:rsidRDefault="00676ABB" w:rsidP="00676A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76A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ery Low</w:t>
            </w:r>
          </w:p>
        </w:tc>
      </w:tr>
    </w:tbl>
    <w:p w14:paraId="594DA1DF" w14:textId="77777777" w:rsidR="00676ABB" w:rsidRPr="00267605" w:rsidRDefault="00676ABB" w:rsidP="00676ABB">
      <w:pPr>
        <w:rPr>
          <w:rFonts w:ascii="Times New Roman" w:hAnsi="Times New Roman" w:cs="Times New Roman"/>
          <w:i/>
          <w:iCs/>
          <w:sz w:val="20"/>
          <w:szCs w:val="20"/>
        </w:rPr>
      </w:pPr>
    </w:p>
    <w:p w14:paraId="027409BE" w14:textId="6D510C31" w:rsidR="00676ABB" w:rsidRPr="00676ABB" w:rsidRDefault="00676ABB" w:rsidP="00676ABB">
      <w:pPr>
        <w:rPr>
          <w:rFonts w:ascii="Times New Roman" w:hAnsi="Times New Roman" w:cs="Times New Roman"/>
          <w:sz w:val="20"/>
          <w:szCs w:val="20"/>
        </w:rPr>
      </w:pPr>
      <w:r w:rsidRPr="00676ABB">
        <w:rPr>
          <w:rFonts w:ascii="Times New Roman" w:hAnsi="Times New Roman" w:cs="Times New Roman"/>
          <w:i/>
          <w:iCs/>
          <w:sz w:val="20"/>
          <w:szCs w:val="20"/>
        </w:rPr>
        <w:t>Note: GRADE certainty categories: High = further research very unlikely to change estimate; Moderate = moderate confidence; Low = limited confidence; Very Low = very uncertain.</w:t>
      </w:r>
    </w:p>
    <w:p w14:paraId="0F7CCC98" w14:textId="77777777" w:rsidR="00493532" w:rsidRDefault="00493532" w:rsidP="002E4C03"/>
    <w:p w14:paraId="304E28A6" w14:textId="77777777" w:rsidR="002E4C03" w:rsidRDefault="002E4C03" w:rsidP="002E4C03"/>
    <w:p w14:paraId="68BB480C" w14:textId="39BDF2DF" w:rsidR="00F85DDF" w:rsidRDefault="00EC67DE">
      <w:r w:rsidRPr="009D2AC0">
        <w:rPr>
          <w:color w:val="FFFFFF" w:themeColor="background1"/>
        </w:rPr>
        <w:fldChar w:fldCharType="begin">
          <w:fldData xml:space="preserve">PEVuZE5vdGU+PENpdGU+PEF1dGhvcj5CcmF1bjwvQXV0aG9yPjxZZWFyPjIwMjM8L1llYXI+PFJl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</w:fldChar>
      </w:r>
      <w:r w:rsidR="009D2AC0" w:rsidRPr="009D2AC0">
        <w:rPr>
          <w:color w:val="FFFFFF" w:themeColor="background1"/>
        </w:rPr>
        <w:instrText xml:space="preserve"> ADDIN EN.CITE </w:instrText>
      </w:r>
      <w:r w:rsidR="009D2AC0" w:rsidRPr="009D2AC0">
        <w:rPr>
          <w:color w:val="FFFFFF" w:themeColor="background1"/>
        </w:rPr>
        <w:fldChar w:fldCharType="begin">
          <w:fldData xml:space="preserve">PEVuZE5vdGU+PENpdGU+PEF1dGhvcj5CcmF1bjwvQXV0aG9yPjxZZWFyPjIwMjM8L1llYXI+PFJl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</w:fldChar>
      </w:r>
      <w:r w:rsidR="009D2AC0" w:rsidRPr="009D2AC0">
        <w:rPr>
          <w:color w:val="FFFFFF" w:themeColor="background1"/>
        </w:rPr>
        <w:instrText xml:space="preserve"> ADDIN EN.CITE.DATA </w:instrText>
      </w:r>
      <w:r w:rsidR="009D2AC0" w:rsidRPr="009D2AC0">
        <w:rPr>
          <w:color w:val="FFFFFF" w:themeColor="background1"/>
        </w:rPr>
      </w:r>
      <w:r w:rsidR="009D2AC0" w:rsidRPr="009D2AC0">
        <w:rPr>
          <w:color w:val="FFFFFF" w:themeColor="background1"/>
        </w:rPr>
        <w:fldChar w:fldCharType="end"/>
      </w:r>
      <w:r w:rsidRPr="009D2AC0">
        <w:rPr>
          <w:color w:val="FFFFFF" w:themeColor="background1"/>
        </w:rPr>
        <w:fldChar w:fldCharType="separate"/>
      </w:r>
      <w:r w:rsidR="009D2AC0" w:rsidRPr="009D2AC0">
        <w:rPr>
          <w:noProof/>
          <w:color w:val="FFFFFF" w:themeColor="background1"/>
          <w:vertAlign w:val="superscript"/>
        </w:rPr>
        <w:t>1-6</w:t>
      </w:r>
      <w:r w:rsidRPr="009D2AC0">
        <w:rPr>
          <w:color w:val="FFFFFF" w:themeColor="background1"/>
        </w:rPr>
        <w:fldChar w:fldCharType="end"/>
      </w:r>
      <w:r w:rsidR="00F85DDF">
        <w:br w:type="page"/>
      </w:r>
    </w:p>
    <w:p w14:paraId="3D3E0679" w14:textId="198EEEF6" w:rsidR="00EC67DE" w:rsidRPr="009D2AC0" w:rsidRDefault="00F85DDF" w:rsidP="002E4C03">
      <w:pPr>
        <w:rPr>
          <w:rFonts w:ascii="Times New Roman" w:hAnsi="Times New Roman" w:cs="Times New Roman"/>
          <w:b/>
          <w:bCs/>
        </w:rPr>
      </w:pPr>
      <w:r w:rsidRPr="00F85DDF">
        <w:rPr>
          <w:rFonts w:ascii="Times New Roman" w:hAnsi="Times New Roman" w:cs="Times New Roman"/>
          <w:b/>
          <w:bCs/>
        </w:rPr>
        <w:lastRenderedPageBreak/>
        <w:t xml:space="preserve">Bibliography </w:t>
      </w:r>
    </w:p>
    <w:p w14:paraId="78DB6BC2" w14:textId="77777777" w:rsidR="009D2AC0" w:rsidRPr="00123414" w:rsidRDefault="00EC67DE" w:rsidP="009D2AC0">
      <w:pPr>
        <w:pStyle w:val="EndNoteBibliography"/>
        <w:spacing w:after="0"/>
        <w:rPr>
          <w:sz w:val="20"/>
          <w:szCs w:val="20"/>
        </w:rPr>
      </w:pPr>
      <w:r w:rsidRPr="00123414">
        <w:rPr>
          <w:sz w:val="20"/>
          <w:szCs w:val="20"/>
        </w:rPr>
        <w:fldChar w:fldCharType="begin"/>
      </w:r>
      <w:r w:rsidRPr="00123414">
        <w:rPr>
          <w:sz w:val="20"/>
          <w:szCs w:val="20"/>
        </w:rPr>
        <w:instrText xml:space="preserve"> ADDIN EN.REFLIST </w:instrText>
      </w:r>
      <w:r w:rsidRPr="00123414">
        <w:rPr>
          <w:sz w:val="20"/>
          <w:szCs w:val="20"/>
        </w:rPr>
        <w:fldChar w:fldCharType="separate"/>
      </w:r>
      <w:r w:rsidR="009D2AC0" w:rsidRPr="00123414">
        <w:rPr>
          <w:sz w:val="20"/>
          <w:szCs w:val="20"/>
        </w:rPr>
        <w:t>1.</w:t>
      </w:r>
      <w:r w:rsidR="009D2AC0" w:rsidRPr="00123414">
        <w:rPr>
          <w:sz w:val="20"/>
          <w:szCs w:val="20"/>
        </w:rPr>
        <w:tab/>
        <w:t>Braun E, Khatri N, Kim B, Nazir N, Orr WN, Ballew A, et al. A Prospective, Randomized Single-Blind Crossover Study Comparing High-Frequency 10,000 Hz and Burst Spinal Cord Stimulation. Neuromodulation. 2023;26(5):1023</w:t>
      </w:r>
      <w:r w:rsidR="009D2AC0" w:rsidRPr="00123414">
        <w:rPr>
          <w:rFonts w:ascii="Cambria Math" w:hAnsi="Cambria Math" w:cs="Cambria Math"/>
          <w:sz w:val="20"/>
          <w:szCs w:val="20"/>
        </w:rPr>
        <w:t>‐</w:t>
      </w:r>
      <w:r w:rsidR="009D2AC0" w:rsidRPr="00123414">
        <w:rPr>
          <w:sz w:val="20"/>
          <w:szCs w:val="20"/>
        </w:rPr>
        <w:t>9.</w:t>
      </w:r>
    </w:p>
    <w:p w14:paraId="15EC1B07" w14:textId="77777777" w:rsidR="009D2AC0" w:rsidRPr="00123414" w:rsidRDefault="009D2AC0" w:rsidP="009D2AC0">
      <w:pPr>
        <w:pStyle w:val="EndNoteBibliography"/>
        <w:spacing w:after="0"/>
        <w:rPr>
          <w:sz w:val="20"/>
          <w:szCs w:val="20"/>
        </w:rPr>
      </w:pPr>
      <w:r w:rsidRPr="00123414">
        <w:rPr>
          <w:sz w:val="20"/>
          <w:szCs w:val="20"/>
        </w:rPr>
        <w:t>2.</w:t>
      </w:r>
      <w:r w:rsidRPr="00123414">
        <w:rPr>
          <w:sz w:val="20"/>
          <w:szCs w:val="20"/>
        </w:rPr>
        <w:tab/>
        <w:t>Hautvast RW DM, Staal MJ, van Gilst WH. Spinal cord stimulation in chronic intractable angina pectoris: a randomized, controlled efficacy study. American Heart Journal. 1998;136(6):1114-20.</w:t>
      </w:r>
    </w:p>
    <w:p w14:paraId="7C05350B" w14:textId="77777777" w:rsidR="009D2AC0" w:rsidRPr="00123414" w:rsidRDefault="009D2AC0" w:rsidP="009D2AC0">
      <w:pPr>
        <w:pStyle w:val="EndNoteBibliography"/>
        <w:spacing w:after="0"/>
        <w:rPr>
          <w:sz w:val="20"/>
          <w:szCs w:val="20"/>
        </w:rPr>
      </w:pPr>
      <w:r w:rsidRPr="00123414">
        <w:rPr>
          <w:sz w:val="20"/>
          <w:szCs w:val="20"/>
        </w:rPr>
        <w:t>3.</w:t>
      </w:r>
      <w:r w:rsidRPr="00123414">
        <w:rPr>
          <w:sz w:val="20"/>
          <w:szCs w:val="20"/>
        </w:rPr>
        <w:tab/>
        <w:t>Mekhail N, Levy RM, Deer TR, Kapural L, Li S, Amirdelfan K, et al. Long-term safety and efficacy of closed-loop spinal cord stimulation to treat chronic back and leg pain (Evoke): a double-blind, randomised, controlled trial. Lancet neurol. 2020;19(2):123-34.</w:t>
      </w:r>
    </w:p>
    <w:p w14:paraId="1EC1C331" w14:textId="77777777" w:rsidR="009D2AC0" w:rsidRPr="00123414" w:rsidRDefault="009D2AC0" w:rsidP="009D2AC0">
      <w:pPr>
        <w:pStyle w:val="EndNoteBibliography"/>
        <w:spacing w:after="0"/>
        <w:rPr>
          <w:sz w:val="20"/>
          <w:szCs w:val="20"/>
        </w:rPr>
      </w:pPr>
      <w:r w:rsidRPr="00123414">
        <w:rPr>
          <w:sz w:val="20"/>
          <w:szCs w:val="20"/>
        </w:rPr>
        <w:t>4.</w:t>
      </w:r>
      <w:r w:rsidRPr="00123414">
        <w:rPr>
          <w:sz w:val="20"/>
          <w:szCs w:val="20"/>
        </w:rPr>
        <w:tab/>
        <w:t>North RB, Calodney A, Bolash R, Slavin KV, Creamer M, Rauck R, et al. Redefining Spinal Cord Stimulation "Trials": A Randomized Controlled Trial Using Single-Stage Wireless Permanent Implantable Devices. Neuromodulation. 2020;23(1):96-101.</w:t>
      </w:r>
    </w:p>
    <w:p w14:paraId="106AB56B" w14:textId="77777777" w:rsidR="009D2AC0" w:rsidRPr="00123414" w:rsidRDefault="009D2AC0" w:rsidP="009D2AC0">
      <w:pPr>
        <w:pStyle w:val="EndNoteBibliography"/>
        <w:spacing w:after="0"/>
        <w:rPr>
          <w:sz w:val="20"/>
          <w:szCs w:val="20"/>
        </w:rPr>
      </w:pPr>
      <w:r w:rsidRPr="00123414">
        <w:rPr>
          <w:sz w:val="20"/>
          <w:szCs w:val="20"/>
        </w:rPr>
        <w:t>5.</w:t>
      </w:r>
      <w:r w:rsidRPr="00123414">
        <w:rPr>
          <w:sz w:val="20"/>
          <w:szCs w:val="20"/>
        </w:rPr>
        <w:tab/>
        <w:t>North RK, DH. Petrucci, LMS, Dorsi, MJ Spinal Cord Stimulation Electrode Design: A Prospective, Randomized, Controlled Trial Comparing Percutaneous with Laminectomy Electrodes: Part II–Clinical Outcomes. Neuromodulation. 2005;57(5):990-6.</w:t>
      </w:r>
    </w:p>
    <w:p w14:paraId="19A4BAB2" w14:textId="77777777" w:rsidR="009D2AC0" w:rsidRPr="00123414" w:rsidRDefault="009D2AC0" w:rsidP="009D2AC0">
      <w:pPr>
        <w:pStyle w:val="EndNoteBibliography"/>
        <w:rPr>
          <w:sz w:val="20"/>
          <w:szCs w:val="20"/>
        </w:rPr>
      </w:pPr>
      <w:r w:rsidRPr="00123414">
        <w:rPr>
          <w:sz w:val="20"/>
          <w:szCs w:val="20"/>
        </w:rPr>
        <w:t>6.</w:t>
      </w:r>
      <w:r w:rsidRPr="00123414">
        <w:rPr>
          <w:sz w:val="20"/>
          <w:szCs w:val="20"/>
        </w:rPr>
        <w:tab/>
        <w:t>Pope JE, Schu S, Sayed D, Raslan AM, Baranidharan G, Heros RD, et al. Anatomic Lead Placement Without Paresthesia Mapping Provides Effective and Predictable Therapy During the Trial Evaluation Period: Results From the Prospective, Multicenter, Randomized, DELIVERY Study. Neuromodulation. 2020;23(1):109-17.</w:t>
      </w:r>
    </w:p>
    <w:p w14:paraId="5641D726" w14:textId="6FE4051A" w:rsidR="00F85DDF" w:rsidRDefault="00EC67DE" w:rsidP="002E4C03">
      <w:r w:rsidRPr="00123414">
        <w:rPr>
          <w:sz w:val="20"/>
          <w:szCs w:val="20"/>
        </w:rPr>
        <w:fldChar w:fldCharType="end"/>
      </w:r>
    </w:p>
    <w:sectPr w:rsidR="00F85D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605244" w14:textId="77777777" w:rsidR="00B2151C" w:rsidRDefault="00B2151C" w:rsidP="00633CA4">
      <w:pPr>
        <w:spacing w:after="0" w:line="240" w:lineRule="auto"/>
      </w:pPr>
      <w:r>
        <w:separator/>
      </w:r>
    </w:p>
  </w:endnote>
  <w:endnote w:type="continuationSeparator" w:id="0">
    <w:p w14:paraId="0A7FC62A" w14:textId="77777777" w:rsidR="00B2151C" w:rsidRDefault="00B2151C" w:rsidP="00633C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F7724A" w14:textId="77777777" w:rsidR="00B2151C" w:rsidRDefault="00B2151C" w:rsidP="00633CA4">
      <w:pPr>
        <w:spacing w:after="0" w:line="240" w:lineRule="auto"/>
      </w:pPr>
      <w:r>
        <w:separator/>
      </w:r>
    </w:p>
  </w:footnote>
  <w:footnote w:type="continuationSeparator" w:id="0">
    <w:p w14:paraId="77C65AC4" w14:textId="77777777" w:rsidR="00B2151C" w:rsidRDefault="00B2151C" w:rsidP="00633CA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14D21C8"/>
    <w:multiLevelType w:val="multilevel"/>
    <w:tmpl w:val="489E25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206140118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ipt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dpzzd5qs5ftres59gv2xxd90svxeefd5e0&quot;&gt;FINAL SCS 2024 - full text final Copy&lt;record-ids&gt;&lt;item&gt;211&lt;/item&gt;&lt;item&gt;839&lt;/item&gt;&lt;item&gt;941&lt;/item&gt;&lt;item&gt;1267&lt;/item&gt;&lt;item&gt;1391&lt;/item&gt;&lt;item&gt;1392&lt;/item&gt;&lt;/record-ids&gt;&lt;/item&gt;&lt;/Libraries&gt;"/>
  </w:docVars>
  <w:rsids>
    <w:rsidRoot w:val="002E4C03"/>
    <w:rsid w:val="00002460"/>
    <w:rsid w:val="00035E05"/>
    <w:rsid w:val="000E5909"/>
    <w:rsid w:val="00116A58"/>
    <w:rsid w:val="00123414"/>
    <w:rsid w:val="0018066E"/>
    <w:rsid w:val="001B1A22"/>
    <w:rsid w:val="001B4495"/>
    <w:rsid w:val="001E089F"/>
    <w:rsid w:val="00246444"/>
    <w:rsid w:val="00267605"/>
    <w:rsid w:val="00293858"/>
    <w:rsid w:val="002E4C03"/>
    <w:rsid w:val="00371C16"/>
    <w:rsid w:val="003E75E4"/>
    <w:rsid w:val="00493532"/>
    <w:rsid w:val="004A6CE9"/>
    <w:rsid w:val="004C6F5E"/>
    <w:rsid w:val="005202E2"/>
    <w:rsid w:val="00537CE8"/>
    <w:rsid w:val="00574C8B"/>
    <w:rsid w:val="005D0356"/>
    <w:rsid w:val="00633CA4"/>
    <w:rsid w:val="00676ABB"/>
    <w:rsid w:val="006960DB"/>
    <w:rsid w:val="007E5B49"/>
    <w:rsid w:val="00831EC6"/>
    <w:rsid w:val="0090582C"/>
    <w:rsid w:val="009D2AC0"/>
    <w:rsid w:val="00A45BB0"/>
    <w:rsid w:val="00AA6BBD"/>
    <w:rsid w:val="00B123ED"/>
    <w:rsid w:val="00B2151C"/>
    <w:rsid w:val="00B517CA"/>
    <w:rsid w:val="00B57115"/>
    <w:rsid w:val="00B71576"/>
    <w:rsid w:val="00C516C2"/>
    <w:rsid w:val="00D02851"/>
    <w:rsid w:val="00D74D1A"/>
    <w:rsid w:val="00E63500"/>
    <w:rsid w:val="00E95F10"/>
    <w:rsid w:val="00EC67DE"/>
    <w:rsid w:val="00F85DDF"/>
    <w:rsid w:val="00F90DF1"/>
    <w:rsid w:val="00FE5B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81F397"/>
  <w15:chartTrackingRefBased/>
  <w15:docId w15:val="{2234C680-E138-4FB0-84B3-590A0D643F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E4C0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4C0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4C0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E4C0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E4C0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E4C0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E4C0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E4C0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E4C0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4C0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2E4C0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E4C0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E4C0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E4C0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E4C0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E4C0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E4C0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E4C0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E4C0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E4C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E4C0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E4C0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E4C0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E4C0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E4C0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E4C0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E4C0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E4C0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E4C03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2E4C0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E4C03"/>
    <w:rPr>
      <w:color w:val="605E5C"/>
      <w:shd w:val="clear" w:color="auto" w:fill="E1DFDD"/>
    </w:rPr>
  </w:style>
  <w:style w:type="numbering" w:customStyle="1" w:styleId="NoList1">
    <w:name w:val="No List1"/>
    <w:next w:val="NoList"/>
    <w:uiPriority w:val="99"/>
    <w:semiHidden/>
    <w:unhideWhenUsed/>
    <w:rsid w:val="002E4C03"/>
  </w:style>
  <w:style w:type="paragraph" w:customStyle="1" w:styleId="msonormal0">
    <w:name w:val="msonormal"/>
    <w:basedOn w:val="Normal"/>
    <w:rsid w:val="002E4C0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Strong">
    <w:name w:val="Strong"/>
    <w:basedOn w:val="DefaultParagraphFont"/>
    <w:uiPriority w:val="22"/>
    <w:qFormat/>
    <w:rsid w:val="002E4C03"/>
    <w:rPr>
      <w:b/>
      <w:bCs/>
    </w:rPr>
  </w:style>
  <w:style w:type="table" w:styleId="TableGrid">
    <w:name w:val="Table Grid"/>
    <w:basedOn w:val="TableNormal"/>
    <w:uiPriority w:val="39"/>
    <w:rsid w:val="00035E05"/>
    <w:pPr>
      <w:spacing w:after="0" w:line="240" w:lineRule="auto"/>
    </w:pPr>
    <w:rPr>
      <w:rFonts w:eastAsiaTheme="minorEastAsia"/>
      <w:kern w:val="0"/>
      <w:sz w:val="22"/>
      <w:szCs w:val="28"/>
      <w:lang w:val="en-AU" w:eastAsia="zh-CN" w:bidi="th-TH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33C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3CA4"/>
  </w:style>
  <w:style w:type="paragraph" w:styleId="Footer">
    <w:name w:val="footer"/>
    <w:basedOn w:val="Normal"/>
    <w:link w:val="FooterChar"/>
    <w:uiPriority w:val="99"/>
    <w:unhideWhenUsed/>
    <w:rsid w:val="00633C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3CA4"/>
  </w:style>
  <w:style w:type="paragraph" w:customStyle="1" w:styleId="EndNoteBibliographyTitle">
    <w:name w:val="EndNote Bibliography Title"/>
    <w:basedOn w:val="Normal"/>
    <w:link w:val="EndNoteBibliographyTitleChar"/>
    <w:rsid w:val="00EC67DE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67DE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EC67DE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C67DE"/>
    <w:rPr>
      <w:rFonts w:ascii="Aptos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emf"/><Relationship Id="rId5" Type="http://schemas.openxmlformats.org/officeDocument/2006/relationships/styles" Target="styles.xml"/><Relationship Id="rId10" Type="http://schemas.openxmlformats.org/officeDocument/2006/relationships/image" Target="media/image1.em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B62339BF8731340B44E543C105C68A3" ma:contentTypeVersion="9" ma:contentTypeDescription="Create a new document." ma:contentTypeScope="" ma:versionID="220ac256c105361c98a93256a5095cc2">
  <xsd:schema xmlns:xsd="http://www.w3.org/2001/XMLSchema" xmlns:xs="http://www.w3.org/2001/XMLSchema" xmlns:p="http://schemas.microsoft.com/office/2006/metadata/properties" xmlns:ns3="3924b980-bb16-45d9-820c-8388cb03c36c" xmlns:ns4="16a2d6c8-c853-40a9-bfa6-b964d0d014b7" targetNamespace="http://schemas.microsoft.com/office/2006/metadata/properties" ma:root="true" ma:fieldsID="83162ca9428d9bf247fa42d3658b43d6" ns3:_="" ns4:_="">
    <xsd:import namespace="3924b980-bb16-45d9-820c-8388cb03c36c"/>
    <xsd:import namespace="16a2d6c8-c853-40a9-bfa6-b964d0d014b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24b980-bb16-45d9-820c-8388cb03c36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2" nillable="true" ma:displayName="_activity" ma:hidden="true" ma:internalName="_activity">
      <xsd:simpleType>
        <xsd:restriction base="dms:Note"/>
      </xsd:simpleType>
    </xsd:element>
    <xsd:element name="MediaServiceDateTaken" ma:index="16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a2d6c8-c853-40a9-bfa6-b964d0d014b7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3924b980-bb16-45d9-820c-8388cb03c36c" xsi:nil="true"/>
  </documentManagement>
</p:properties>
</file>

<file path=customXml/itemProps1.xml><?xml version="1.0" encoding="utf-8"?>
<ds:datastoreItem xmlns:ds="http://schemas.openxmlformats.org/officeDocument/2006/customXml" ds:itemID="{952416AF-026B-435B-A156-AB7CCBDF321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924b980-bb16-45d9-820c-8388cb03c36c"/>
    <ds:schemaRef ds:uri="16a2d6c8-c853-40a9-bfa6-b964d0d014b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DF6AA77-40A8-4E52-B3FB-880BDF8996B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08546E7-E57C-4AD1-A374-69CA8598A718}">
  <ds:schemaRefs>
    <ds:schemaRef ds:uri="http://schemas.microsoft.com/office/2006/metadata/properties"/>
    <ds:schemaRef ds:uri="http://schemas.microsoft.com/office/infopath/2007/PartnerControls"/>
    <ds:schemaRef ds:uri="3924b980-bb16-45d9-820c-8388cb03c36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2010</Words>
  <Characters>11460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Pan</dc:creator>
  <cp:keywords/>
  <dc:description/>
  <cp:lastModifiedBy>Rachael Mariadas</cp:lastModifiedBy>
  <cp:revision>2</cp:revision>
  <dcterms:created xsi:type="dcterms:W3CDTF">2026-01-18T15:13:00Z</dcterms:created>
  <dcterms:modified xsi:type="dcterms:W3CDTF">2026-01-18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B62339BF8731340B44E543C105C68A3</vt:lpwstr>
  </property>
</Properties>
</file>